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9FFA37" w14:textId="53E91F80" w:rsidR="00092FB4" w:rsidRDefault="00092FB4" w:rsidP="00FF3CA9">
      <w:pPr>
        <w:rPr>
          <w:rFonts w:ascii="Calibri" w:hAnsi="Calibri"/>
          <w:b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18"/>
        <w:gridCol w:w="226"/>
        <w:gridCol w:w="1665"/>
        <w:gridCol w:w="1577"/>
        <w:gridCol w:w="298"/>
        <w:gridCol w:w="4086"/>
      </w:tblGrid>
      <w:tr w:rsidR="00356D02" w14:paraId="76230EE7" w14:textId="77777777" w:rsidTr="005C2552">
        <w:trPr>
          <w:trHeight w:val="717"/>
        </w:trPr>
        <w:tc>
          <w:tcPr>
            <w:tcW w:w="10770" w:type="dxa"/>
            <w:gridSpan w:val="6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</w:tcPr>
          <w:p w14:paraId="08A968C7" w14:textId="77777777" w:rsidR="00356D02" w:rsidRPr="00356D02" w:rsidRDefault="00356D02" w:rsidP="00FF3CA9">
            <w:pPr>
              <w:rPr>
                <w:rFonts w:ascii="Calibri" w:hAnsi="Calibri"/>
                <w:b/>
                <w:sz w:val="22"/>
                <w:szCs w:val="22"/>
              </w:rPr>
            </w:pPr>
            <w:r w:rsidRPr="00356D02">
              <w:rPr>
                <w:rFonts w:ascii="Calibri" w:hAnsi="Calibri"/>
                <w:sz w:val="22"/>
                <w:szCs w:val="22"/>
              </w:rPr>
              <w:t>TITLE:</w:t>
            </w:r>
          </w:p>
          <w:sdt>
            <w:sdtPr>
              <w:id w:val="-926429001"/>
              <w:placeholder>
                <w:docPart w:val="CA0798C39AAE4C678395303A89CBA9C3"/>
              </w:placeholder>
            </w:sdtPr>
            <w:sdtEndPr/>
            <w:sdtContent>
              <w:p w14:paraId="660F5B00" w14:textId="2A91D51A" w:rsidR="00356D02" w:rsidRPr="00356D02" w:rsidRDefault="0038590A" w:rsidP="009E696B">
                <w:pPr>
                  <w:pStyle w:val="form"/>
                </w:pPr>
                <w:r w:rsidRPr="00F74B4C">
                  <w:rPr>
                    <w:rFonts w:ascii="Times New Roman" w:hAnsi="Times New Roman" w:cs="Times New Roman"/>
                  </w:rPr>
                  <w:t>A collaborative palliative and oncology care intervention to improve symptoms and coping during treatment for head and neck cancer</w:t>
                </w:r>
              </w:p>
            </w:sdtContent>
          </w:sdt>
        </w:tc>
      </w:tr>
      <w:tr w:rsidR="00C26F2E" w14:paraId="31DBC31C" w14:textId="77777777" w:rsidTr="00A855DD">
        <w:trPr>
          <w:trHeight w:val="270"/>
        </w:trPr>
        <w:tc>
          <w:tcPr>
            <w:tcW w:w="3144" w:type="dxa"/>
            <w:gridSpan w:val="2"/>
            <w:vMerge w:val="restart"/>
            <w:tcBorders>
              <w:top w:val="double" w:sz="4" w:space="0" w:color="auto"/>
              <w:left w:val="double" w:sz="4" w:space="0" w:color="auto"/>
              <w:right w:val="nil"/>
            </w:tcBorders>
          </w:tcPr>
          <w:p w14:paraId="59A31E72" w14:textId="7B2AF67C" w:rsidR="00C26F2E" w:rsidRPr="00431479" w:rsidRDefault="00C26F2E" w:rsidP="00356D02">
            <w:pPr>
              <w:rPr>
                <w:rFonts w:ascii="Calibri" w:hAnsi="Calibri"/>
                <w:sz w:val="22"/>
                <w:szCs w:val="22"/>
              </w:rPr>
            </w:pPr>
            <w:r w:rsidRPr="00431479">
              <w:rPr>
                <w:rFonts w:ascii="Calibri" w:hAnsi="Calibri"/>
                <w:sz w:val="22"/>
                <w:szCs w:val="22"/>
              </w:rPr>
              <w:t>PRINCIPLE INVESTIGATOR</w:t>
            </w:r>
            <w:r>
              <w:rPr>
                <w:rFonts w:ascii="Calibri" w:hAnsi="Calibri"/>
                <w:sz w:val="22"/>
                <w:szCs w:val="22"/>
              </w:rPr>
              <w:t>(S)</w:t>
            </w:r>
            <w:r w:rsidRPr="00431479">
              <w:rPr>
                <w:rFonts w:ascii="Calibri" w:hAnsi="Calibri"/>
                <w:sz w:val="22"/>
                <w:szCs w:val="22"/>
              </w:rPr>
              <w:t>:</w:t>
            </w:r>
            <w:r>
              <w:rPr>
                <w:rFonts w:ascii="Calibri" w:hAnsi="Calibri"/>
                <w:b/>
                <w:sz w:val="22"/>
                <w:szCs w:val="22"/>
              </w:rPr>
              <w:t xml:space="preserve"> </w:t>
            </w:r>
          </w:p>
        </w:tc>
        <w:sdt>
          <w:sdtPr>
            <w:rPr>
              <w:rStyle w:val="formChar"/>
            </w:rPr>
            <w:id w:val="-275636953"/>
            <w:placeholder>
              <w:docPart w:val="BD70E8DB8D96405E8A3EF51C85038CD5"/>
            </w:placeholder>
          </w:sdtPr>
          <w:sdtEndPr>
            <w:rPr>
              <w:rStyle w:val="formChar"/>
            </w:rPr>
          </w:sdtEndPr>
          <w:sdtContent>
            <w:tc>
              <w:tcPr>
                <w:tcW w:w="3242" w:type="dxa"/>
                <w:gridSpan w:val="2"/>
                <w:vMerge w:val="restart"/>
                <w:tcBorders>
                  <w:top w:val="double" w:sz="4" w:space="0" w:color="auto"/>
                  <w:left w:val="nil"/>
                  <w:right w:val="nil"/>
                </w:tcBorders>
              </w:tcPr>
              <w:p w14:paraId="6F9F9AE9" w14:textId="71D4566A" w:rsidR="00C26F2E" w:rsidRPr="00431479" w:rsidRDefault="0038590A" w:rsidP="0038590A">
                <w:pPr>
                  <w:rPr>
                    <w:rFonts w:ascii="Calibri" w:hAnsi="Calibri"/>
                    <w:sz w:val="22"/>
                    <w:szCs w:val="22"/>
                  </w:rPr>
                </w:pPr>
                <w:r>
                  <w:rPr>
                    <w:rStyle w:val="formChar"/>
                  </w:rPr>
                  <w:t>Jessica Bauman, MD</w:t>
                </w:r>
              </w:p>
            </w:tc>
          </w:sdtContent>
        </w:sdt>
        <w:tc>
          <w:tcPr>
            <w:tcW w:w="298" w:type="dxa"/>
            <w:vMerge w:val="restart"/>
            <w:tcBorders>
              <w:top w:val="double" w:sz="4" w:space="0" w:color="auto"/>
              <w:left w:val="nil"/>
            </w:tcBorders>
          </w:tcPr>
          <w:p w14:paraId="39FFA715" w14:textId="5D074BB5" w:rsidR="00C26F2E" w:rsidRDefault="00C26F2E" w:rsidP="005B0CE0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  <w:tc>
          <w:tcPr>
            <w:tcW w:w="4086" w:type="dxa"/>
            <w:tcBorders>
              <w:bottom w:val="nil"/>
              <w:right w:val="double" w:sz="4" w:space="0" w:color="auto"/>
            </w:tcBorders>
          </w:tcPr>
          <w:p w14:paraId="1FB9B183" w14:textId="6EB21220" w:rsidR="00C26F2E" w:rsidRPr="00431479" w:rsidRDefault="00C26F2E" w:rsidP="00FF3CA9">
            <w:pPr>
              <w:rPr>
                <w:rFonts w:ascii="Calibri" w:hAnsi="Calibri"/>
                <w:sz w:val="22"/>
                <w:szCs w:val="22"/>
              </w:rPr>
            </w:pPr>
            <w:r w:rsidRPr="00431479">
              <w:rPr>
                <w:rFonts w:ascii="Calibri" w:hAnsi="Calibri"/>
                <w:sz w:val="22"/>
                <w:szCs w:val="22"/>
              </w:rPr>
              <w:t xml:space="preserve">SITE(S) </w:t>
            </w:r>
            <w:r w:rsidR="00A9358E">
              <w:rPr>
                <w:rFonts w:ascii="Calibri" w:hAnsi="Calibri"/>
                <w:sz w:val="22"/>
                <w:szCs w:val="22"/>
              </w:rPr>
              <w:t>(</w:t>
            </w:r>
            <w:r w:rsidR="00A9358E" w:rsidRPr="00431479">
              <w:rPr>
                <w:rFonts w:ascii="Calibri" w:hAnsi="Calibri"/>
                <w:sz w:val="22"/>
                <w:szCs w:val="22"/>
              </w:rPr>
              <w:t>if applicable</w:t>
            </w:r>
            <w:r w:rsidR="00A9358E">
              <w:rPr>
                <w:rFonts w:ascii="Calibri" w:hAnsi="Calibri"/>
                <w:sz w:val="22"/>
                <w:szCs w:val="22"/>
              </w:rPr>
              <w:t>)</w:t>
            </w:r>
            <w:r w:rsidRPr="00431479">
              <w:rPr>
                <w:rFonts w:ascii="Calibri" w:hAnsi="Calibri"/>
                <w:sz w:val="22"/>
                <w:szCs w:val="22"/>
              </w:rPr>
              <w:t>:</w:t>
            </w:r>
          </w:p>
        </w:tc>
      </w:tr>
      <w:tr w:rsidR="00C26F2E" w14:paraId="0EFF674B" w14:textId="77777777" w:rsidTr="00A855DD">
        <w:trPr>
          <w:trHeight w:val="270"/>
        </w:trPr>
        <w:tc>
          <w:tcPr>
            <w:tcW w:w="3144" w:type="dxa"/>
            <w:gridSpan w:val="2"/>
            <w:vMerge/>
            <w:tcBorders>
              <w:left w:val="double" w:sz="4" w:space="0" w:color="auto"/>
              <w:right w:val="nil"/>
            </w:tcBorders>
          </w:tcPr>
          <w:p w14:paraId="408B4991" w14:textId="77777777" w:rsidR="00C26F2E" w:rsidRPr="00431479" w:rsidRDefault="00C26F2E" w:rsidP="00356D02">
            <w:pPr>
              <w:rPr>
                <w:rFonts w:ascii="Calibri" w:hAnsi="Calibri"/>
                <w:sz w:val="22"/>
                <w:szCs w:val="22"/>
              </w:rPr>
            </w:pPr>
          </w:p>
        </w:tc>
        <w:tc>
          <w:tcPr>
            <w:tcW w:w="3242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</w:tcPr>
          <w:p w14:paraId="3A920C41" w14:textId="77777777" w:rsidR="00C26F2E" w:rsidRPr="00356D02" w:rsidRDefault="00C26F2E" w:rsidP="00356D02">
            <w:pPr>
              <w:rPr>
                <w:rStyle w:val="formChar"/>
              </w:rPr>
            </w:pPr>
          </w:p>
        </w:tc>
        <w:tc>
          <w:tcPr>
            <w:tcW w:w="298" w:type="dxa"/>
            <w:vMerge/>
            <w:tcBorders>
              <w:left w:val="nil"/>
            </w:tcBorders>
          </w:tcPr>
          <w:p w14:paraId="0FECE585" w14:textId="77777777" w:rsidR="00C26F2E" w:rsidRDefault="00C26F2E" w:rsidP="005B0CE0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  <w:sdt>
          <w:sdtPr>
            <w:rPr>
              <w:rStyle w:val="formChar"/>
            </w:rPr>
            <w:id w:val="1279610326"/>
            <w:placeholder>
              <w:docPart w:val="A7425C1081B1456BA03132E0FB17BA64"/>
            </w:placeholder>
            <w:showingPlcHdr/>
          </w:sdtPr>
          <w:sdtEndPr>
            <w:rPr>
              <w:rStyle w:val="formChar"/>
            </w:rPr>
          </w:sdtEndPr>
          <w:sdtContent>
            <w:tc>
              <w:tcPr>
                <w:tcW w:w="4086" w:type="dxa"/>
                <w:vMerge w:val="restart"/>
                <w:tcBorders>
                  <w:right w:val="double" w:sz="4" w:space="0" w:color="auto"/>
                </w:tcBorders>
              </w:tcPr>
              <w:p w14:paraId="0E2DD2DF" w14:textId="23638125" w:rsidR="00C26F2E" w:rsidRPr="009E696B" w:rsidRDefault="009E696B" w:rsidP="009E696B">
                <w:r w:rsidRPr="006C43F6">
                  <w:rPr>
                    <w:rStyle w:val="PlaceholderText"/>
                  </w:rPr>
                  <w:t>Click here to enter text.</w:t>
                </w:r>
              </w:p>
            </w:tc>
          </w:sdtContent>
        </w:sdt>
      </w:tr>
      <w:tr w:rsidR="00C26F2E" w14:paraId="2A8FB1B7" w14:textId="77777777" w:rsidTr="00A855DD">
        <w:trPr>
          <w:trHeight w:val="270"/>
        </w:trPr>
        <w:tc>
          <w:tcPr>
            <w:tcW w:w="3144" w:type="dxa"/>
            <w:gridSpan w:val="2"/>
            <w:tcBorders>
              <w:left w:val="double" w:sz="4" w:space="0" w:color="auto"/>
              <w:right w:val="nil"/>
            </w:tcBorders>
          </w:tcPr>
          <w:p w14:paraId="0FC78E96" w14:textId="5603DD8C" w:rsidR="00C26F2E" w:rsidRPr="00431479" w:rsidRDefault="00C26F2E" w:rsidP="00C26F2E">
            <w:pPr>
              <w:rPr>
                <w:rFonts w:ascii="Calibri" w:hAnsi="Calibri"/>
                <w:sz w:val="22"/>
                <w:szCs w:val="22"/>
              </w:rPr>
            </w:pPr>
            <w:r w:rsidRPr="00431479">
              <w:rPr>
                <w:rFonts w:ascii="Calibri" w:hAnsi="Calibri"/>
                <w:sz w:val="22"/>
                <w:szCs w:val="22"/>
              </w:rPr>
              <w:t>COORDINATING SITE:</w:t>
            </w:r>
            <w:r>
              <w:rPr>
                <w:rFonts w:ascii="Calibri" w:hAnsi="Calibri"/>
                <w:b/>
                <w:sz w:val="22"/>
                <w:szCs w:val="22"/>
              </w:rPr>
              <w:t xml:space="preserve"> </w:t>
            </w:r>
          </w:p>
        </w:tc>
        <w:sdt>
          <w:sdtPr>
            <w:rPr>
              <w:rStyle w:val="formChar"/>
            </w:rPr>
            <w:id w:val="-1066954452"/>
            <w:placeholder>
              <w:docPart w:val="5C7714E6DC244D9999FA21B3BD8FB54B"/>
            </w:placeholder>
          </w:sdtPr>
          <w:sdtEndPr>
            <w:rPr>
              <w:rStyle w:val="DefaultParagraphFont"/>
              <w:rFonts w:asciiTheme="minorHAnsi" w:hAnsiTheme="minorHAnsi"/>
              <w:b w:val="0"/>
              <w:sz w:val="24"/>
              <w:szCs w:val="24"/>
            </w:rPr>
          </w:sdtEndPr>
          <w:sdtContent>
            <w:tc>
              <w:tcPr>
                <w:tcW w:w="3242" w:type="dxa"/>
                <w:gridSpan w:val="2"/>
                <w:tcBorders>
                  <w:left w:val="nil"/>
                  <w:right w:val="nil"/>
                </w:tcBorders>
              </w:tcPr>
              <w:p w14:paraId="5327449F" w14:textId="56ACD805" w:rsidR="00C26F2E" w:rsidRPr="00431479" w:rsidRDefault="0038590A" w:rsidP="0038590A">
                <w:pPr>
                  <w:rPr>
                    <w:rFonts w:ascii="Calibri" w:hAnsi="Calibri"/>
                    <w:sz w:val="22"/>
                    <w:szCs w:val="22"/>
                  </w:rPr>
                </w:pPr>
                <w:r>
                  <w:rPr>
                    <w:rStyle w:val="formChar"/>
                  </w:rPr>
                  <w:t>Fox Chase Cancer Center</w:t>
                </w:r>
              </w:p>
            </w:tc>
          </w:sdtContent>
        </w:sdt>
        <w:tc>
          <w:tcPr>
            <w:tcW w:w="298" w:type="dxa"/>
            <w:tcBorders>
              <w:left w:val="nil"/>
            </w:tcBorders>
          </w:tcPr>
          <w:p w14:paraId="02167E1B" w14:textId="6024A57F" w:rsidR="00C26F2E" w:rsidRDefault="00C26F2E" w:rsidP="005B0CE0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  <w:tc>
          <w:tcPr>
            <w:tcW w:w="4086" w:type="dxa"/>
            <w:vMerge/>
            <w:tcBorders>
              <w:right w:val="double" w:sz="4" w:space="0" w:color="auto"/>
            </w:tcBorders>
          </w:tcPr>
          <w:p w14:paraId="33F0739A" w14:textId="1ECFA12A" w:rsidR="00C26F2E" w:rsidRDefault="00C26F2E" w:rsidP="00356D02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</w:tr>
      <w:tr w:rsidR="00C26F2E" w14:paraId="23291B3B" w14:textId="77777777" w:rsidTr="00A855DD">
        <w:trPr>
          <w:trHeight w:val="270"/>
        </w:trPr>
        <w:tc>
          <w:tcPr>
            <w:tcW w:w="6386" w:type="dxa"/>
            <w:gridSpan w:val="4"/>
            <w:tcBorders>
              <w:left w:val="double" w:sz="4" w:space="0" w:color="auto"/>
              <w:bottom w:val="single" w:sz="4" w:space="0" w:color="auto"/>
              <w:right w:val="nil"/>
            </w:tcBorders>
          </w:tcPr>
          <w:p w14:paraId="49D24241" w14:textId="275D35B5" w:rsidR="00C26F2E" w:rsidRPr="00431479" w:rsidRDefault="00C26F2E" w:rsidP="00C26F2E">
            <w:pPr>
              <w:jc w:val="center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STUDY PERIOD</w:t>
            </w:r>
          </w:p>
        </w:tc>
        <w:tc>
          <w:tcPr>
            <w:tcW w:w="298" w:type="dxa"/>
            <w:tcBorders>
              <w:left w:val="nil"/>
              <w:bottom w:val="single" w:sz="4" w:space="0" w:color="auto"/>
            </w:tcBorders>
          </w:tcPr>
          <w:p w14:paraId="20C6470A" w14:textId="41E6D753" w:rsidR="00C26F2E" w:rsidRDefault="00C26F2E" w:rsidP="005B0CE0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  <w:tc>
          <w:tcPr>
            <w:tcW w:w="4086" w:type="dxa"/>
            <w:vMerge/>
            <w:tcBorders>
              <w:right w:val="double" w:sz="4" w:space="0" w:color="auto"/>
            </w:tcBorders>
          </w:tcPr>
          <w:p w14:paraId="71A00693" w14:textId="77777777" w:rsidR="00C26F2E" w:rsidRDefault="00C26F2E" w:rsidP="00FF3CA9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</w:tr>
      <w:tr w:rsidR="002105FB" w14:paraId="7FBB7F79" w14:textId="77777777" w:rsidTr="00A855DD">
        <w:trPr>
          <w:trHeight w:val="270"/>
        </w:trPr>
        <w:tc>
          <w:tcPr>
            <w:tcW w:w="3144" w:type="dxa"/>
            <w:gridSpan w:val="2"/>
            <w:tcBorders>
              <w:left w:val="double" w:sz="4" w:space="0" w:color="auto"/>
              <w:bottom w:val="single" w:sz="4" w:space="0" w:color="auto"/>
              <w:right w:val="nil"/>
            </w:tcBorders>
          </w:tcPr>
          <w:p w14:paraId="4A00601C" w14:textId="7C7293D8" w:rsidR="00C26F2E" w:rsidRPr="00431479" w:rsidRDefault="00C26F2E" w:rsidP="00C26F2E">
            <w:pPr>
              <w:rPr>
                <w:rFonts w:ascii="Calibri" w:hAnsi="Calibri"/>
                <w:sz w:val="22"/>
                <w:szCs w:val="22"/>
              </w:rPr>
            </w:pPr>
            <w:r w:rsidRPr="00431479">
              <w:rPr>
                <w:rFonts w:ascii="Calibri" w:hAnsi="Calibri"/>
                <w:sz w:val="22"/>
                <w:szCs w:val="22"/>
              </w:rPr>
              <w:t>START:</w:t>
            </w:r>
            <w:r>
              <w:rPr>
                <w:rFonts w:ascii="Calibri" w:hAnsi="Calibri"/>
                <w:b/>
                <w:sz w:val="22"/>
                <w:szCs w:val="22"/>
              </w:rPr>
              <w:t xml:space="preserve"> </w:t>
            </w:r>
          </w:p>
        </w:tc>
        <w:sdt>
          <w:sdtPr>
            <w:rPr>
              <w:rStyle w:val="formChar"/>
            </w:rPr>
            <w:id w:val="-1933497093"/>
            <w:placeholder>
              <w:docPart w:val="9BB0069A70A74A5AACF4812D3C4C2D32"/>
            </w:placeholder>
          </w:sdtPr>
          <w:sdtEndPr>
            <w:rPr>
              <w:rStyle w:val="formChar"/>
            </w:rPr>
          </w:sdtEndPr>
          <w:sdtContent>
            <w:tc>
              <w:tcPr>
                <w:tcW w:w="3242" w:type="dxa"/>
                <w:gridSpan w:val="2"/>
                <w:tcBorders>
                  <w:left w:val="nil"/>
                  <w:bottom w:val="single" w:sz="4" w:space="0" w:color="auto"/>
                  <w:right w:val="nil"/>
                </w:tcBorders>
              </w:tcPr>
              <w:p w14:paraId="53F77265" w14:textId="2FDB0D72" w:rsidR="00C26F2E" w:rsidRPr="00431479" w:rsidRDefault="0038590A" w:rsidP="0038590A">
                <w:pPr>
                  <w:rPr>
                    <w:rFonts w:ascii="Calibri" w:hAnsi="Calibri"/>
                    <w:sz w:val="22"/>
                    <w:szCs w:val="22"/>
                  </w:rPr>
                </w:pPr>
                <w:r>
                  <w:rPr>
                    <w:rStyle w:val="formChar"/>
                  </w:rPr>
                  <w:t>1/1/2019</w:t>
                </w:r>
              </w:p>
            </w:tc>
          </w:sdtContent>
        </w:sdt>
        <w:tc>
          <w:tcPr>
            <w:tcW w:w="298" w:type="dxa"/>
            <w:tcBorders>
              <w:left w:val="nil"/>
              <w:bottom w:val="single" w:sz="4" w:space="0" w:color="auto"/>
            </w:tcBorders>
          </w:tcPr>
          <w:p w14:paraId="0A396B99" w14:textId="75232062" w:rsidR="00C26F2E" w:rsidRDefault="00C26F2E" w:rsidP="005B0CE0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  <w:tc>
          <w:tcPr>
            <w:tcW w:w="4086" w:type="dxa"/>
            <w:vMerge/>
            <w:tcBorders>
              <w:right w:val="double" w:sz="4" w:space="0" w:color="auto"/>
            </w:tcBorders>
          </w:tcPr>
          <w:p w14:paraId="57E177BD" w14:textId="77777777" w:rsidR="00C26F2E" w:rsidRDefault="00C26F2E" w:rsidP="00FF3CA9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</w:tr>
      <w:tr w:rsidR="00C26F2E" w14:paraId="2B9C41BA" w14:textId="77777777" w:rsidTr="00A855DD">
        <w:trPr>
          <w:trHeight w:val="270"/>
        </w:trPr>
        <w:tc>
          <w:tcPr>
            <w:tcW w:w="3144" w:type="dxa"/>
            <w:gridSpan w:val="2"/>
            <w:tcBorders>
              <w:left w:val="double" w:sz="4" w:space="0" w:color="auto"/>
              <w:bottom w:val="double" w:sz="4" w:space="0" w:color="auto"/>
              <w:right w:val="nil"/>
            </w:tcBorders>
          </w:tcPr>
          <w:p w14:paraId="6B66296D" w14:textId="788DCEBB" w:rsidR="00C26F2E" w:rsidRPr="00431479" w:rsidRDefault="00C26F2E" w:rsidP="00C26F2E">
            <w:pPr>
              <w:rPr>
                <w:rFonts w:ascii="Calibri" w:hAnsi="Calibri"/>
                <w:sz w:val="22"/>
                <w:szCs w:val="22"/>
              </w:rPr>
            </w:pPr>
            <w:r w:rsidRPr="00431479">
              <w:rPr>
                <w:rFonts w:ascii="Calibri" w:hAnsi="Calibri"/>
                <w:sz w:val="22"/>
                <w:szCs w:val="22"/>
              </w:rPr>
              <w:t>LAST SUBJECT CONTACT:</w:t>
            </w:r>
            <w:r>
              <w:rPr>
                <w:rFonts w:ascii="Calibri" w:hAnsi="Calibri"/>
                <w:b/>
                <w:sz w:val="22"/>
                <w:szCs w:val="22"/>
              </w:rPr>
              <w:t xml:space="preserve"> </w:t>
            </w:r>
          </w:p>
        </w:tc>
        <w:sdt>
          <w:sdtPr>
            <w:rPr>
              <w:rStyle w:val="formChar"/>
            </w:rPr>
            <w:id w:val="-1693298939"/>
            <w:placeholder>
              <w:docPart w:val="A0109291156748A4A0AF20BF5725EC43"/>
            </w:placeholder>
          </w:sdtPr>
          <w:sdtEndPr>
            <w:rPr>
              <w:rStyle w:val="formChar"/>
            </w:rPr>
          </w:sdtEndPr>
          <w:sdtContent>
            <w:tc>
              <w:tcPr>
                <w:tcW w:w="3242" w:type="dxa"/>
                <w:gridSpan w:val="2"/>
                <w:tcBorders>
                  <w:left w:val="nil"/>
                  <w:bottom w:val="double" w:sz="4" w:space="0" w:color="auto"/>
                  <w:right w:val="nil"/>
                </w:tcBorders>
              </w:tcPr>
              <w:p w14:paraId="6807707A" w14:textId="6043C49F" w:rsidR="00C26F2E" w:rsidRPr="00431479" w:rsidRDefault="001D170C" w:rsidP="001D170C">
                <w:pPr>
                  <w:rPr>
                    <w:rFonts w:ascii="Calibri" w:hAnsi="Calibri"/>
                    <w:sz w:val="22"/>
                    <w:szCs w:val="22"/>
                  </w:rPr>
                </w:pPr>
                <w:r>
                  <w:rPr>
                    <w:rStyle w:val="formChar"/>
                  </w:rPr>
                  <w:t>1</w:t>
                </w:r>
                <w:r w:rsidR="0038590A">
                  <w:rPr>
                    <w:rStyle w:val="formChar"/>
                  </w:rPr>
                  <w:t>/</w:t>
                </w:r>
                <w:r>
                  <w:rPr>
                    <w:rStyle w:val="formChar"/>
                  </w:rPr>
                  <w:t>31</w:t>
                </w:r>
                <w:r w:rsidR="0038590A">
                  <w:rPr>
                    <w:rStyle w:val="formChar"/>
                  </w:rPr>
                  <w:t>/20</w:t>
                </w:r>
                <w:r>
                  <w:rPr>
                    <w:rStyle w:val="formChar"/>
                  </w:rPr>
                  <w:t>20</w:t>
                </w:r>
              </w:p>
            </w:tc>
          </w:sdtContent>
        </w:sdt>
        <w:tc>
          <w:tcPr>
            <w:tcW w:w="298" w:type="dxa"/>
            <w:tcBorders>
              <w:left w:val="nil"/>
              <w:bottom w:val="double" w:sz="4" w:space="0" w:color="auto"/>
            </w:tcBorders>
          </w:tcPr>
          <w:p w14:paraId="571641C9" w14:textId="49410547" w:rsidR="00C26F2E" w:rsidRDefault="00C26F2E" w:rsidP="005B0CE0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  <w:tc>
          <w:tcPr>
            <w:tcW w:w="4086" w:type="dxa"/>
            <w:vMerge/>
            <w:tcBorders>
              <w:bottom w:val="double" w:sz="4" w:space="0" w:color="auto"/>
              <w:right w:val="double" w:sz="4" w:space="0" w:color="auto"/>
            </w:tcBorders>
          </w:tcPr>
          <w:p w14:paraId="0BE6AD8A" w14:textId="77777777" w:rsidR="00C26F2E" w:rsidRDefault="00C26F2E" w:rsidP="00FF3CA9">
            <w:pPr>
              <w:rPr>
                <w:rFonts w:ascii="Calibri" w:hAnsi="Calibri"/>
                <w:b/>
                <w:sz w:val="22"/>
                <w:szCs w:val="22"/>
              </w:rPr>
            </w:pPr>
          </w:p>
        </w:tc>
      </w:tr>
      <w:tr w:rsidR="00431479" w14:paraId="262EF70A" w14:textId="77777777" w:rsidTr="005B0CE0">
        <w:tc>
          <w:tcPr>
            <w:tcW w:w="10770" w:type="dxa"/>
            <w:gridSpan w:val="6"/>
            <w:tcBorders>
              <w:top w:val="double" w:sz="4" w:space="0" w:color="auto"/>
              <w:left w:val="double" w:sz="4" w:space="0" w:color="auto"/>
              <w:bottom w:val="nil"/>
              <w:right w:val="double" w:sz="4" w:space="0" w:color="auto"/>
            </w:tcBorders>
          </w:tcPr>
          <w:p w14:paraId="2ACA1907" w14:textId="5A9ECA7E" w:rsidR="00431479" w:rsidRPr="00431479" w:rsidRDefault="00431479" w:rsidP="00FF3CA9">
            <w:pPr>
              <w:rPr>
                <w:rFonts w:ascii="Calibri" w:hAnsi="Calibri"/>
                <w:sz w:val="22"/>
                <w:szCs w:val="22"/>
              </w:rPr>
            </w:pPr>
            <w:r w:rsidRPr="00431479">
              <w:rPr>
                <w:rFonts w:ascii="Calibri" w:hAnsi="Calibri"/>
                <w:sz w:val="22"/>
                <w:szCs w:val="22"/>
              </w:rPr>
              <w:t>OBJECTIVES:</w:t>
            </w:r>
          </w:p>
        </w:tc>
      </w:tr>
      <w:tr w:rsidR="00431479" w14:paraId="5134B72F" w14:textId="77777777" w:rsidTr="005B0CE0">
        <w:trPr>
          <w:trHeight w:val="1503"/>
        </w:trPr>
        <w:sdt>
          <w:sdtPr>
            <w:rPr>
              <w:rStyle w:val="formChar"/>
            </w:rPr>
            <w:id w:val="-1553540543"/>
            <w:placeholder>
              <w:docPart w:val="D059EC83A9E04B74BA2162A53A5ABAB3"/>
            </w:placeholder>
          </w:sdtPr>
          <w:sdtEndPr>
            <w:rPr>
              <w:rStyle w:val="formChar"/>
            </w:rPr>
          </w:sdtEndPr>
          <w:sdtContent>
            <w:tc>
              <w:tcPr>
                <w:tcW w:w="10770" w:type="dxa"/>
                <w:gridSpan w:val="6"/>
                <w:tcBorders>
                  <w:top w:val="nil"/>
                  <w:left w:val="double" w:sz="4" w:space="0" w:color="auto"/>
                  <w:bottom w:val="double" w:sz="4" w:space="0" w:color="auto"/>
                  <w:right w:val="double" w:sz="4" w:space="0" w:color="auto"/>
                </w:tcBorders>
              </w:tcPr>
              <w:p w14:paraId="212B36C0" w14:textId="39AA53FD" w:rsidR="0038590A" w:rsidRPr="0038590A" w:rsidRDefault="0038590A" w:rsidP="0038590A">
                <w:pPr>
                  <w:pStyle w:val="ListParagraph"/>
                  <w:numPr>
                    <w:ilvl w:val="0"/>
                    <w:numId w:val="26"/>
                  </w:numPr>
                  <w:rPr>
                    <w:rFonts w:ascii="Times New Roman" w:hAnsi="Times New Roman" w:cs="Times New Roman"/>
                    <w:b/>
                  </w:rPr>
                </w:pPr>
                <w:r w:rsidRPr="0038590A">
                  <w:rPr>
                    <w:rFonts w:ascii="Times New Roman" w:hAnsi="Times New Roman" w:cs="Times New Roman"/>
                    <w:b/>
                  </w:rPr>
                  <w:t>To assess the feasibility and acceptability of a collaborative palliative and oncology care intervention for patients with HNC receiving CRT.</w:t>
                </w:r>
              </w:p>
              <w:p w14:paraId="614C8FC7" w14:textId="4EAD464A" w:rsidR="00431479" w:rsidRPr="0038590A" w:rsidRDefault="0038590A" w:rsidP="0038590A">
                <w:pPr>
                  <w:pStyle w:val="ListParagraph"/>
                  <w:numPr>
                    <w:ilvl w:val="0"/>
                    <w:numId w:val="26"/>
                  </w:numPr>
                  <w:rPr>
                    <w:rFonts w:ascii="Calibri" w:hAnsi="Calibri"/>
                    <w:b/>
                    <w:sz w:val="22"/>
                    <w:szCs w:val="22"/>
                  </w:rPr>
                </w:pPr>
                <w:r w:rsidRPr="0038590A">
                  <w:rPr>
                    <w:rFonts w:ascii="Times New Roman" w:hAnsi="Times New Roman" w:cs="Times New Roman"/>
                    <w:b/>
                  </w:rPr>
                  <w:t>To explore patient coping strategies longitudinally in relation to symptom burden, QOL, mood, and health care utilization.</w:t>
                </w:r>
              </w:p>
            </w:tc>
          </w:sdtContent>
        </w:sdt>
      </w:tr>
      <w:tr w:rsidR="003E0FD6" w14:paraId="72A7DD87" w14:textId="77777777" w:rsidTr="005B0CE0">
        <w:tc>
          <w:tcPr>
            <w:tcW w:w="10770" w:type="dxa"/>
            <w:gridSpan w:val="6"/>
            <w:tcBorders>
              <w:top w:val="double" w:sz="4" w:space="0" w:color="auto"/>
              <w:left w:val="double" w:sz="4" w:space="0" w:color="auto"/>
              <w:right w:val="double" w:sz="4" w:space="0" w:color="auto"/>
            </w:tcBorders>
          </w:tcPr>
          <w:p w14:paraId="6D18FCD1" w14:textId="2E182263" w:rsidR="003E0FD6" w:rsidRDefault="003E0FD6" w:rsidP="003E0FD6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PARTICIPANTS</w:t>
            </w:r>
          </w:p>
        </w:tc>
      </w:tr>
      <w:tr w:rsidR="00356D02" w14:paraId="6751BDFB" w14:textId="77777777" w:rsidTr="00A855DD">
        <w:trPr>
          <w:trHeight w:val="270"/>
        </w:trPr>
        <w:tc>
          <w:tcPr>
            <w:tcW w:w="2918" w:type="dxa"/>
            <w:tcBorders>
              <w:top w:val="single" w:sz="4" w:space="0" w:color="auto"/>
              <w:left w:val="double" w:sz="4" w:space="0" w:color="auto"/>
              <w:right w:val="single" w:sz="4" w:space="0" w:color="auto"/>
            </w:tcBorders>
          </w:tcPr>
          <w:p w14:paraId="143F96D0" w14:textId="4F84F77A" w:rsidR="003E0FD6" w:rsidRPr="003E0FD6" w:rsidRDefault="003E0FD6" w:rsidP="003E0FD6">
            <w:pPr>
              <w:jc w:val="center"/>
              <w:rPr>
                <w:rFonts w:ascii="Calibri" w:hAnsi="Calibri"/>
                <w:sz w:val="22"/>
                <w:szCs w:val="22"/>
              </w:rPr>
            </w:pPr>
          </w:p>
        </w:tc>
        <w:tc>
          <w:tcPr>
            <w:tcW w:w="18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5BCB90E" w14:textId="600818B8" w:rsidR="003E0FD6" w:rsidRPr="003E0FD6" w:rsidRDefault="003E0FD6" w:rsidP="003E0FD6">
            <w:pPr>
              <w:jc w:val="center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ENROLLMENT</w:t>
            </w:r>
          </w:p>
        </w:tc>
        <w:tc>
          <w:tcPr>
            <w:tcW w:w="5961" w:type="dxa"/>
            <w:gridSpan w:val="3"/>
            <w:tcBorders>
              <w:top w:val="single" w:sz="4" w:space="0" w:color="auto"/>
              <w:right w:val="double" w:sz="4" w:space="0" w:color="auto"/>
            </w:tcBorders>
          </w:tcPr>
          <w:p w14:paraId="14143C15" w14:textId="05FBDB79" w:rsidR="003E0FD6" w:rsidRPr="00431479" w:rsidRDefault="003E0FD6" w:rsidP="003E0FD6">
            <w:pPr>
              <w:jc w:val="center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ELIGIBILITY CRITERIA</w:t>
            </w:r>
          </w:p>
        </w:tc>
      </w:tr>
      <w:tr w:rsidR="00356D02" w14:paraId="24E14540" w14:textId="77777777" w:rsidTr="00A855DD">
        <w:trPr>
          <w:trHeight w:val="270"/>
        </w:trPr>
        <w:tc>
          <w:tcPr>
            <w:tcW w:w="2918" w:type="dxa"/>
            <w:tcBorders>
              <w:left w:val="double" w:sz="4" w:space="0" w:color="auto"/>
              <w:right w:val="single" w:sz="4" w:space="0" w:color="auto"/>
            </w:tcBorders>
          </w:tcPr>
          <w:p w14:paraId="45F2238B" w14:textId="2943F1CC" w:rsidR="003E0FD6" w:rsidRPr="00431479" w:rsidRDefault="003E0FD6" w:rsidP="005C2552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Patients:</w:t>
            </w:r>
          </w:p>
        </w:tc>
        <w:sdt>
          <w:sdtPr>
            <w:rPr>
              <w:rStyle w:val="formChar"/>
            </w:rPr>
            <w:id w:val="1061526487"/>
            <w:placeholder>
              <w:docPart w:val="8DF7936F63C34B80A18B45E276D5596C"/>
            </w:placeholder>
            <w:text w:multiLine="1"/>
          </w:sdtPr>
          <w:sdtEndPr>
            <w:rPr>
              <w:rStyle w:val="formChar"/>
            </w:rPr>
          </w:sdtEndPr>
          <w:sdtContent>
            <w:tc>
              <w:tcPr>
                <w:tcW w:w="1891" w:type="dxa"/>
                <w:gridSpan w:val="2"/>
                <w:tcBorders>
                  <w:left w:val="single" w:sz="4" w:space="0" w:color="auto"/>
                </w:tcBorders>
              </w:tcPr>
              <w:p w14:paraId="754A71C5" w14:textId="58FABBD9" w:rsidR="003E0FD6" w:rsidRDefault="0038590A" w:rsidP="0038590A">
                <w:pPr>
                  <w:rPr>
                    <w:rFonts w:ascii="Calibri" w:hAnsi="Calibri"/>
                    <w:b/>
                    <w:sz w:val="22"/>
                    <w:szCs w:val="22"/>
                  </w:rPr>
                </w:pPr>
                <w:r>
                  <w:rPr>
                    <w:rStyle w:val="formChar"/>
                  </w:rPr>
                  <w:t>20</w:t>
                </w:r>
              </w:p>
            </w:tc>
          </w:sdtContent>
        </w:sdt>
        <w:sdt>
          <w:sdtPr>
            <w:rPr>
              <w:rStyle w:val="formChar"/>
            </w:rPr>
            <w:id w:val="68783443"/>
            <w:placeholder>
              <w:docPart w:val="374CC689AB9948BCAD2C0029360BB7CF"/>
            </w:placeholder>
          </w:sdtPr>
          <w:sdtEndPr>
            <w:rPr>
              <w:rStyle w:val="DefaultParagraphFont"/>
              <w:rFonts w:asciiTheme="minorHAnsi" w:hAnsiTheme="minorHAnsi"/>
              <w:b w:val="0"/>
              <w:sz w:val="24"/>
              <w:szCs w:val="24"/>
            </w:rPr>
          </w:sdtEndPr>
          <w:sdtContent>
            <w:tc>
              <w:tcPr>
                <w:tcW w:w="5961" w:type="dxa"/>
                <w:gridSpan w:val="3"/>
                <w:tcBorders>
                  <w:right w:val="double" w:sz="4" w:space="0" w:color="auto"/>
                </w:tcBorders>
              </w:tcPr>
              <w:p w14:paraId="7B4C4594" w14:textId="77777777" w:rsidR="0038590A" w:rsidRDefault="0038590A" w:rsidP="0038590A">
                <w:pPr>
                  <w:pStyle w:val="ListParagraph"/>
                  <w:numPr>
                    <w:ilvl w:val="0"/>
                    <w:numId w:val="27"/>
                  </w:numPr>
                  <w:spacing w:after="200"/>
                  <w:rPr>
                    <w:rFonts w:ascii="Times New Roman" w:hAnsi="Times New Roman" w:cs="Times New Roman"/>
                  </w:rPr>
                </w:pPr>
                <w:r w:rsidRPr="00E03649">
                  <w:rPr>
                    <w:rFonts w:ascii="Times New Roman" w:hAnsi="Times New Roman" w:cs="Times New Roman"/>
                  </w:rPr>
                  <w:t>adult patients (</w:t>
                </w:r>
                <w:r w:rsidRPr="00E03649">
                  <w:rPr>
                    <w:rFonts w:ascii="Times New Roman" w:hAnsi="Times New Roman"/>
                  </w:rPr>
                  <w:t>≥18 years</w:t>
                </w:r>
                <w:r w:rsidRPr="00E03649">
                  <w:rPr>
                    <w:rFonts w:ascii="Times New Roman" w:hAnsi="Times New Roman" w:cs="Times New Roman"/>
                  </w:rPr>
                  <w:t>) with a diagnosis of HNC for which they are undergoing CRT</w:t>
                </w:r>
              </w:p>
              <w:p w14:paraId="38163EF8" w14:textId="77777777" w:rsidR="0038590A" w:rsidRDefault="0038590A" w:rsidP="0038590A">
                <w:pPr>
                  <w:pStyle w:val="ListParagraph"/>
                  <w:numPr>
                    <w:ilvl w:val="0"/>
                    <w:numId w:val="27"/>
                  </w:numPr>
                  <w:spacing w:after="200"/>
                  <w:rPr>
                    <w:rFonts w:ascii="Times New Roman" w:hAnsi="Times New Roman" w:cs="Times New Roman"/>
                  </w:rPr>
                </w:pPr>
                <w:r w:rsidRPr="00E03649">
                  <w:rPr>
                    <w:rFonts w:ascii="Times New Roman" w:hAnsi="Times New Roman" w:cs="Times New Roman"/>
                  </w:rPr>
                  <w:t>receiving all oncology care a</w:t>
                </w:r>
                <w:r>
                  <w:rPr>
                    <w:rFonts w:ascii="Times New Roman" w:hAnsi="Times New Roman" w:cs="Times New Roman"/>
                  </w:rPr>
                  <w:t>t Fox Chase Cancer Center (FCCC)</w:t>
                </w:r>
              </w:p>
              <w:p w14:paraId="43FB9072" w14:textId="0082DB54" w:rsidR="003E0FD6" w:rsidRPr="0038590A" w:rsidRDefault="0038590A" w:rsidP="009E696B">
                <w:pPr>
                  <w:pStyle w:val="ListParagraph"/>
                  <w:numPr>
                    <w:ilvl w:val="0"/>
                    <w:numId w:val="27"/>
                  </w:numPr>
                  <w:spacing w:after="200"/>
                  <w:rPr>
                    <w:rFonts w:ascii="Times New Roman" w:hAnsi="Times New Roman" w:cs="Times New Roman"/>
                  </w:rPr>
                </w:pPr>
                <w:r w:rsidRPr="00E03649">
                  <w:rPr>
                    <w:rFonts w:ascii="Times New Roman" w:hAnsi="Times New Roman" w:cs="Times New Roman"/>
                  </w:rPr>
                  <w:t>able to speak and read in English or with</w:t>
                </w:r>
                <w:r>
                  <w:rPr>
                    <w:rFonts w:ascii="Times New Roman" w:hAnsi="Times New Roman" w:cs="Times New Roman"/>
                  </w:rPr>
                  <w:t xml:space="preserve"> assistance from an interpreter</w:t>
                </w:r>
              </w:p>
            </w:tc>
          </w:sdtContent>
        </w:sdt>
      </w:tr>
      <w:tr w:rsidR="00356D02" w14:paraId="0F924729" w14:textId="77777777" w:rsidTr="00A855DD">
        <w:trPr>
          <w:trHeight w:val="270"/>
        </w:trPr>
        <w:tc>
          <w:tcPr>
            <w:tcW w:w="2918" w:type="dxa"/>
            <w:tcBorders>
              <w:left w:val="double" w:sz="4" w:space="0" w:color="auto"/>
              <w:bottom w:val="single" w:sz="4" w:space="0" w:color="auto"/>
              <w:right w:val="single" w:sz="4" w:space="0" w:color="auto"/>
            </w:tcBorders>
          </w:tcPr>
          <w:p w14:paraId="712A67F0" w14:textId="6490C5DF" w:rsidR="003E0FD6" w:rsidRPr="00431479" w:rsidRDefault="003E0FD6" w:rsidP="005C2552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Informal Caregivers:</w:t>
            </w:r>
          </w:p>
        </w:tc>
        <w:sdt>
          <w:sdtPr>
            <w:rPr>
              <w:rStyle w:val="formChar"/>
            </w:rPr>
            <w:id w:val="184957424"/>
            <w:placeholder>
              <w:docPart w:val="0D7E27DA54D04B68BD3E63C276E39C30"/>
            </w:placeholder>
          </w:sdtPr>
          <w:sdtEndPr>
            <w:rPr>
              <w:rStyle w:val="formChar"/>
            </w:rPr>
          </w:sdtEndPr>
          <w:sdtContent>
            <w:tc>
              <w:tcPr>
                <w:tcW w:w="1891" w:type="dxa"/>
                <w:gridSpan w:val="2"/>
                <w:tcBorders>
                  <w:left w:val="single" w:sz="4" w:space="0" w:color="auto"/>
                  <w:bottom w:val="single" w:sz="4" w:space="0" w:color="auto"/>
                </w:tcBorders>
              </w:tcPr>
              <w:p w14:paraId="02E24B2B" w14:textId="67783185" w:rsidR="003E0FD6" w:rsidRDefault="0038590A" w:rsidP="0038590A">
                <w:pPr>
                  <w:rPr>
                    <w:rFonts w:ascii="Calibri" w:hAnsi="Calibri"/>
                    <w:b/>
                    <w:sz w:val="22"/>
                    <w:szCs w:val="22"/>
                  </w:rPr>
                </w:pPr>
                <w:r>
                  <w:rPr>
                    <w:rStyle w:val="formChar"/>
                  </w:rPr>
                  <w:t>0</w:t>
                </w:r>
              </w:p>
            </w:tc>
          </w:sdtContent>
        </w:sdt>
        <w:sdt>
          <w:sdtPr>
            <w:rPr>
              <w:rStyle w:val="formChar"/>
            </w:rPr>
            <w:id w:val="96146560"/>
            <w:placeholder>
              <w:docPart w:val="960FFD4D9241412B8F2EA6BE57511E92"/>
            </w:placeholder>
            <w:showingPlcHdr/>
          </w:sdtPr>
          <w:sdtEndPr>
            <w:rPr>
              <w:rStyle w:val="formChar"/>
            </w:rPr>
          </w:sdtEndPr>
          <w:sdtContent>
            <w:tc>
              <w:tcPr>
                <w:tcW w:w="5961" w:type="dxa"/>
                <w:gridSpan w:val="3"/>
                <w:tcBorders>
                  <w:right w:val="double" w:sz="4" w:space="0" w:color="auto"/>
                </w:tcBorders>
              </w:tcPr>
              <w:p w14:paraId="3E6A502B" w14:textId="1869AE7A" w:rsidR="003E0FD6" w:rsidRDefault="009E696B" w:rsidP="009E696B">
                <w:pPr>
                  <w:rPr>
                    <w:rFonts w:ascii="Calibri" w:hAnsi="Calibri"/>
                    <w:b/>
                    <w:sz w:val="22"/>
                    <w:szCs w:val="22"/>
                  </w:rPr>
                </w:pPr>
                <w:r w:rsidRPr="006C43F6">
                  <w:rPr>
                    <w:rStyle w:val="PlaceholderText"/>
                  </w:rPr>
                  <w:t>Click here to enter text.</w:t>
                </w:r>
              </w:p>
            </w:tc>
          </w:sdtContent>
        </w:sdt>
      </w:tr>
      <w:tr w:rsidR="00356D02" w14:paraId="63A0853B" w14:textId="77777777" w:rsidTr="00A855DD">
        <w:trPr>
          <w:trHeight w:val="270"/>
        </w:trPr>
        <w:tc>
          <w:tcPr>
            <w:tcW w:w="2918" w:type="dxa"/>
            <w:tcBorders>
              <w:left w:val="double" w:sz="4" w:space="0" w:color="auto"/>
              <w:bottom w:val="single" w:sz="4" w:space="0" w:color="auto"/>
              <w:right w:val="single" w:sz="4" w:space="0" w:color="auto"/>
            </w:tcBorders>
          </w:tcPr>
          <w:p w14:paraId="79C0A996" w14:textId="7D56C228" w:rsidR="003E0FD6" w:rsidRPr="00431479" w:rsidRDefault="003E0FD6" w:rsidP="005C2552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Health Care Providers:</w:t>
            </w:r>
          </w:p>
        </w:tc>
        <w:sdt>
          <w:sdtPr>
            <w:rPr>
              <w:rStyle w:val="formChar"/>
            </w:rPr>
            <w:id w:val="506799501"/>
            <w:placeholder>
              <w:docPart w:val="6774DCCA2D61498ABA4DCFB7A3111606"/>
            </w:placeholder>
          </w:sdtPr>
          <w:sdtEndPr>
            <w:rPr>
              <w:rStyle w:val="formChar"/>
            </w:rPr>
          </w:sdtEndPr>
          <w:sdtContent>
            <w:tc>
              <w:tcPr>
                <w:tcW w:w="1891" w:type="dxa"/>
                <w:gridSpan w:val="2"/>
                <w:tcBorders>
                  <w:left w:val="single" w:sz="4" w:space="0" w:color="auto"/>
                  <w:bottom w:val="single" w:sz="4" w:space="0" w:color="auto"/>
                </w:tcBorders>
              </w:tcPr>
              <w:p w14:paraId="6F36DA72" w14:textId="618303B0" w:rsidR="003E0FD6" w:rsidRDefault="0038590A" w:rsidP="0038590A">
                <w:pPr>
                  <w:rPr>
                    <w:rFonts w:ascii="Calibri" w:hAnsi="Calibri"/>
                    <w:b/>
                    <w:sz w:val="22"/>
                    <w:szCs w:val="22"/>
                  </w:rPr>
                </w:pPr>
                <w:r>
                  <w:rPr>
                    <w:rStyle w:val="formChar"/>
                  </w:rPr>
                  <w:t>0</w:t>
                </w:r>
              </w:p>
            </w:tc>
          </w:sdtContent>
        </w:sdt>
        <w:sdt>
          <w:sdtPr>
            <w:rPr>
              <w:rStyle w:val="formChar"/>
            </w:rPr>
            <w:id w:val="1966309939"/>
            <w:placeholder>
              <w:docPart w:val="288B1F20D5EB4CBCB38B7BAD6F15BFB9"/>
            </w:placeholder>
            <w:showingPlcHdr/>
          </w:sdtPr>
          <w:sdtEndPr>
            <w:rPr>
              <w:rStyle w:val="formChar"/>
            </w:rPr>
          </w:sdtEndPr>
          <w:sdtContent>
            <w:tc>
              <w:tcPr>
                <w:tcW w:w="5961" w:type="dxa"/>
                <w:gridSpan w:val="3"/>
                <w:tcBorders>
                  <w:right w:val="double" w:sz="4" w:space="0" w:color="auto"/>
                </w:tcBorders>
              </w:tcPr>
              <w:p w14:paraId="26674A77" w14:textId="1473EA60" w:rsidR="003E0FD6" w:rsidRDefault="009E696B" w:rsidP="00797DB4">
                <w:pPr>
                  <w:rPr>
                    <w:rFonts w:ascii="Calibri" w:hAnsi="Calibri"/>
                    <w:b/>
                    <w:sz w:val="22"/>
                    <w:szCs w:val="22"/>
                  </w:rPr>
                </w:pPr>
                <w:r w:rsidRPr="006C43F6">
                  <w:rPr>
                    <w:rStyle w:val="PlaceholderText"/>
                  </w:rPr>
                  <w:t>Click here to enter text.</w:t>
                </w:r>
              </w:p>
            </w:tc>
          </w:sdtContent>
        </w:sdt>
      </w:tr>
      <w:tr w:rsidR="00431479" w:rsidRPr="00431479" w14:paraId="4864FBFE" w14:textId="77777777" w:rsidTr="005B0CE0">
        <w:tc>
          <w:tcPr>
            <w:tcW w:w="10770" w:type="dxa"/>
            <w:gridSpan w:val="6"/>
            <w:tcBorders>
              <w:top w:val="double" w:sz="4" w:space="0" w:color="auto"/>
              <w:left w:val="double" w:sz="4" w:space="0" w:color="auto"/>
              <w:bottom w:val="nil"/>
              <w:right w:val="double" w:sz="4" w:space="0" w:color="auto"/>
            </w:tcBorders>
          </w:tcPr>
          <w:p w14:paraId="79FBB53E" w14:textId="6F16D636" w:rsidR="00431479" w:rsidRPr="00431479" w:rsidRDefault="00431479" w:rsidP="005C2552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METHODOLOGY</w:t>
            </w:r>
            <w:r w:rsidRPr="00431479">
              <w:rPr>
                <w:rFonts w:ascii="Calibri" w:hAnsi="Calibri"/>
                <w:sz w:val="22"/>
                <w:szCs w:val="22"/>
              </w:rPr>
              <w:t>:</w:t>
            </w:r>
          </w:p>
        </w:tc>
      </w:tr>
      <w:tr w:rsidR="00431479" w14:paraId="6CAE5D37" w14:textId="77777777" w:rsidTr="005B0CE0">
        <w:trPr>
          <w:trHeight w:val="1548"/>
        </w:trPr>
        <w:sdt>
          <w:sdtPr>
            <w:rPr>
              <w:rStyle w:val="formChar"/>
            </w:rPr>
            <w:id w:val="-1666312"/>
            <w:placeholder>
              <w:docPart w:val="69A659BA254D4076B0C6878BE2CD0B16"/>
            </w:placeholder>
          </w:sdtPr>
          <w:sdtEndPr>
            <w:rPr>
              <w:rStyle w:val="DefaultParagraphFont"/>
              <w:rFonts w:asciiTheme="minorHAnsi" w:hAnsiTheme="minorHAnsi"/>
              <w:b w:val="0"/>
              <w:sz w:val="24"/>
              <w:szCs w:val="24"/>
            </w:rPr>
          </w:sdtEndPr>
          <w:sdtContent>
            <w:tc>
              <w:tcPr>
                <w:tcW w:w="10770" w:type="dxa"/>
                <w:gridSpan w:val="6"/>
                <w:tcBorders>
                  <w:top w:val="nil"/>
                  <w:left w:val="double" w:sz="4" w:space="0" w:color="auto"/>
                  <w:bottom w:val="double" w:sz="4" w:space="0" w:color="auto"/>
                  <w:right w:val="double" w:sz="4" w:space="0" w:color="auto"/>
                </w:tcBorders>
              </w:tcPr>
              <w:p w14:paraId="0EE70081" w14:textId="7B277E80" w:rsidR="0038590A" w:rsidRPr="007658E0" w:rsidRDefault="0038590A" w:rsidP="0038590A">
                <w:pPr>
                  <w:jc w:val="both"/>
                  <w:rPr>
                    <w:rFonts w:ascii="Times New Roman" w:hAnsi="Times New Roman" w:cs="Times New Roman"/>
                  </w:rPr>
                </w:pPr>
                <w:r w:rsidRPr="0038590A">
                  <w:rPr>
                    <w:rStyle w:val="formChar"/>
                    <w:b w:val="0"/>
                  </w:rPr>
                  <w:t>This is a</w:t>
                </w:r>
                <w:r>
                  <w:rPr>
                    <w:rStyle w:val="formChar"/>
                  </w:rPr>
                  <w:t xml:space="preserve"> </w:t>
                </w:r>
                <w:r w:rsidRPr="007658E0">
                  <w:rPr>
                    <w:rFonts w:ascii="Times New Roman" w:hAnsi="Times New Roman" w:cs="Times New Roman"/>
                  </w:rPr>
                  <w:t xml:space="preserve">prospective study evaluating the </w:t>
                </w:r>
                <w:r>
                  <w:rPr>
                    <w:rFonts w:ascii="Times New Roman" w:hAnsi="Times New Roman" w:cs="Times New Roman"/>
                  </w:rPr>
                  <w:t>feasibility and acceptability</w:t>
                </w:r>
                <w:r w:rsidRPr="007658E0">
                  <w:rPr>
                    <w:rFonts w:ascii="Times New Roman" w:hAnsi="Times New Roman" w:cs="Times New Roman"/>
                  </w:rPr>
                  <w:t xml:space="preserve"> of an </w:t>
                </w:r>
                <w:r>
                  <w:rPr>
                    <w:rFonts w:ascii="Times New Roman" w:hAnsi="Times New Roman" w:cs="Times New Roman"/>
                  </w:rPr>
                  <w:t>outpatient</w:t>
                </w:r>
                <w:r w:rsidRPr="007658E0">
                  <w:rPr>
                    <w:rFonts w:ascii="Times New Roman" w:hAnsi="Times New Roman" w:cs="Times New Roman"/>
                  </w:rPr>
                  <w:t xml:space="preserve"> </w:t>
                </w:r>
                <w:r>
                  <w:rPr>
                    <w:rFonts w:ascii="Times New Roman" w:hAnsi="Times New Roman" w:cs="Times New Roman"/>
                  </w:rPr>
                  <w:t xml:space="preserve">collaborative </w:t>
                </w:r>
                <w:r w:rsidRPr="007658E0">
                  <w:rPr>
                    <w:rFonts w:ascii="Times New Roman" w:hAnsi="Times New Roman" w:cs="Times New Roman"/>
                  </w:rPr>
                  <w:t>palliative</w:t>
                </w:r>
                <w:r>
                  <w:rPr>
                    <w:rFonts w:ascii="Times New Roman" w:hAnsi="Times New Roman" w:cs="Times New Roman"/>
                  </w:rPr>
                  <w:t xml:space="preserve"> and oncology c</w:t>
                </w:r>
                <w:r w:rsidRPr="007658E0">
                  <w:rPr>
                    <w:rFonts w:ascii="Times New Roman" w:hAnsi="Times New Roman" w:cs="Times New Roman"/>
                  </w:rPr>
                  <w:t xml:space="preserve">are intervention integrated with standard </w:t>
                </w:r>
                <w:r>
                  <w:rPr>
                    <w:rFonts w:ascii="Times New Roman" w:hAnsi="Times New Roman" w:cs="Times New Roman"/>
                  </w:rPr>
                  <w:t xml:space="preserve">chemoradiation in 20 patients with newly diagnosed HNC. </w:t>
                </w:r>
              </w:p>
              <w:p w14:paraId="3A265C44" w14:textId="635A010B" w:rsidR="00431479" w:rsidRDefault="00431479" w:rsidP="009E696B">
                <w:pPr>
                  <w:rPr>
                    <w:rFonts w:ascii="Calibri" w:hAnsi="Calibri"/>
                    <w:b/>
                    <w:sz w:val="22"/>
                    <w:szCs w:val="22"/>
                  </w:rPr>
                </w:pPr>
              </w:p>
            </w:tc>
          </w:sdtContent>
        </w:sdt>
      </w:tr>
      <w:tr w:rsidR="003E0FD6" w:rsidRPr="00431479" w14:paraId="5D16752F" w14:textId="77777777" w:rsidTr="005B0CE0">
        <w:tc>
          <w:tcPr>
            <w:tcW w:w="10770" w:type="dxa"/>
            <w:gridSpan w:val="6"/>
            <w:tcBorders>
              <w:top w:val="double" w:sz="4" w:space="0" w:color="auto"/>
              <w:left w:val="double" w:sz="4" w:space="0" w:color="auto"/>
              <w:bottom w:val="nil"/>
              <w:right w:val="double" w:sz="4" w:space="0" w:color="auto"/>
            </w:tcBorders>
          </w:tcPr>
          <w:p w14:paraId="450E9FD5" w14:textId="2EEA32C5" w:rsidR="003E0FD6" w:rsidRPr="00431479" w:rsidRDefault="003E0FD6" w:rsidP="005C2552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INTERVENTION (if applicable):</w:t>
            </w:r>
          </w:p>
        </w:tc>
      </w:tr>
      <w:tr w:rsidR="003E0FD6" w14:paraId="0FDACE9E" w14:textId="77777777" w:rsidTr="005B0CE0">
        <w:trPr>
          <w:trHeight w:val="1593"/>
        </w:trPr>
        <w:sdt>
          <w:sdtPr>
            <w:rPr>
              <w:rStyle w:val="formChar"/>
            </w:rPr>
            <w:id w:val="570931654"/>
            <w:placeholder>
              <w:docPart w:val="07DB5443C8D54F3695ED51D76D88FAA1"/>
            </w:placeholder>
          </w:sdtPr>
          <w:sdtEndPr>
            <w:rPr>
              <w:rStyle w:val="DefaultParagraphFont"/>
              <w:rFonts w:asciiTheme="minorHAnsi" w:hAnsiTheme="minorHAnsi"/>
              <w:b w:val="0"/>
              <w:sz w:val="24"/>
              <w:szCs w:val="24"/>
            </w:rPr>
          </w:sdtEndPr>
          <w:sdtContent>
            <w:tc>
              <w:tcPr>
                <w:tcW w:w="10770" w:type="dxa"/>
                <w:gridSpan w:val="6"/>
                <w:tcBorders>
                  <w:top w:val="nil"/>
                  <w:left w:val="double" w:sz="4" w:space="0" w:color="auto"/>
                  <w:bottom w:val="double" w:sz="4" w:space="0" w:color="auto"/>
                  <w:right w:val="double" w:sz="4" w:space="0" w:color="auto"/>
                </w:tcBorders>
              </w:tcPr>
              <w:p w14:paraId="7FF25CB0" w14:textId="04D01609" w:rsidR="003E0FD6" w:rsidRPr="0038590A" w:rsidRDefault="0038590A" w:rsidP="009E696B">
                <w:pPr>
                  <w:rPr>
                    <w:rFonts w:ascii="Times New Roman" w:hAnsi="Times New Roman" w:cs="Times New Roman"/>
                  </w:rPr>
                </w:pPr>
                <w:r>
                  <w:rPr>
                    <w:rFonts w:ascii="Times New Roman" w:hAnsi="Times New Roman" w:cs="Times New Roman"/>
                  </w:rPr>
                  <w:t>All participants will receive standard oncology care during CRT in combination with the</w:t>
                </w:r>
                <w:r w:rsidRPr="00656BA3">
                  <w:rPr>
                    <w:rFonts w:ascii="Times New Roman" w:hAnsi="Times New Roman" w:cs="Times New Roman"/>
                  </w:rPr>
                  <w:t xml:space="preserve"> palliative care </w:t>
                </w:r>
                <w:r>
                  <w:rPr>
                    <w:rFonts w:ascii="Times New Roman" w:hAnsi="Times New Roman" w:cs="Times New Roman"/>
                  </w:rPr>
                  <w:t xml:space="preserve">collaborative </w:t>
                </w:r>
                <w:r w:rsidRPr="00656BA3">
                  <w:rPr>
                    <w:rFonts w:ascii="Times New Roman" w:hAnsi="Times New Roman" w:cs="Times New Roman"/>
                  </w:rPr>
                  <w:t>intervention</w:t>
                </w:r>
                <w:r>
                  <w:rPr>
                    <w:rFonts w:ascii="Times New Roman" w:hAnsi="Times New Roman" w:cs="Times New Roman"/>
                  </w:rPr>
                  <w:t xml:space="preserve">. Participants will first </w:t>
                </w:r>
                <w:r w:rsidRPr="00656BA3">
                  <w:rPr>
                    <w:rFonts w:ascii="Times New Roman" w:hAnsi="Times New Roman" w:cs="Times New Roman"/>
                  </w:rPr>
                  <w:t xml:space="preserve">meet with a palliative care collaborative team during the first week of </w:t>
                </w:r>
                <w:r>
                  <w:rPr>
                    <w:rFonts w:ascii="Times New Roman" w:hAnsi="Times New Roman" w:cs="Times New Roman"/>
                  </w:rPr>
                  <w:t>CRT</w:t>
                </w:r>
                <w:r w:rsidRPr="00656BA3">
                  <w:rPr>
                    <w:rFonts w:ascii="Times New Roman" w:hAnsi="Times New Roman" w:cs="Times New Roman"/>
                  </w:rPr>
                  <w:t xml:space="preserve">. The palliative care </w:t>
                </w:r>
                <w:r>
                  <w:rPr>
                    <w:rFonts w:ascii="Times New Roman" w:hAnsi="Times New Roman" w:cs="Times New Roman"/>
                  </w:rPr>
                  <w:t xml:space="preserve">clinicians </w:t>
                </w:r>
                <w:r w:rsidRPr="00656BA3">
                  <w:rPr>
                    <w:rFonts w:ascii="Times New Roman" w:hAnsi="Times New Roman" w:cs="Times New Roman"/>
                  </w:rPr>
                  <w:t xml:space="preserve">at </w:t>
                </w:r>
                <w:r>
                  <w:rPr>
                    <w:rFonts w:ascii="Times New Roman" w:hAnsi="Times New Roman" w:cs="Times New Roman"/>
                  </w:rPr>
                  <w:t>FCCC</w:t>
                </w:r>
                <w:r w:rsidRPr="00656BA3">
                  <w:rPr>
                    <w:rFonts w:ascii="Times New Roman" w:hAnsi="Times New Roman" w:cs="Times New Roman"/>
                  </w:rPr>
                  <w:t xml:space="preserve"> include physicians (MD), nurse practitioners (NP),</w:t>
                </w:r>
                <w:r>
                  <w:rPr>
                    <w:rFonts w:ascii="Times New Roman" w:hAnsi="Times New Roman" w:cs="Times New Roman"/>
                  </w:rPr>
                  <w:t xml:space="preserve"> and</w:t>
                </w:r>
                <w:r w:rsidRPr="00656BA3">
                  <w:rPr>
                    <w:rFonts w:ascii="Times New Roman" w:hAnsi="Times New Roman" w:cs="Times New Roman"/>
                  </w:rPr>
                  <w:t xml:space="preserve"> registered nurses (RN</w:t>
                </w:r>
                <w:r>
                  <w:rPr>
                    <w:rFonts w:ascii="Times New Roman" w:hAnsi="Times New Roman" w:cs="Times New Roman"/>
                  </w:rPr>
                  <w:t>)</w:t>
                </w:r>
                <w:r w:rsidRPr="00656BA3">
                  <w:rPr>
                    <w:rFonts w:ascii="Times New Roman" w:hAnsi="Times New Roman" w:cs="Times New Roman"/>
                  </w:rPr>
                  <w:t>. Each collaborative team will consist of</w:t>
                </w:r>
                <w:r>
                  <w:rPr>
                    <w:rFonts w:ascii="Times New Roman" w:hAnsi="Times New Roman" w:cs="Times New Roman"/>
                  </w:rPr>
                  <w:t xml:space="preserve"> the primary palliative care RN as well as an overseeing palliative care MD or NP.</w:t>
                </w:r>
                <w:r w:rsidRPr="00656BA3">
                  <w:rPr>
                    <w:rFonts w:ascii="Times New Roman" w:hAnsi="Times New Roman" w:cs="Times New Roman"/>
                  </w:rPr>
                  <w:t xml:space="preserve"> After the first visit, the participants will meet with the </w:t>
                </w:r>
                <w:r>
                  <w:rPr>
                    <w:rFonts w:ascii="Times New Roman" w:hAnsi="Times New Roman" w:cs="Times New Roman"/>
                  </w:rPr>
                  <w:t>RN</w:t>
                </w:r>
                <w:r w:rsidRPr="00656BA3">
                  <w:rPr>
                    <w:rFonts w:ascii="Times New Roman" w:hAnsi="Times New Roman" w:cs="Times New Roman"/>
                  </w:rPr>
                  <w:t xml:space="preserve"> weekly</w:t>
                </w:r>
                <w:r>
                  <w:rPr>
                    <w:rFonts w:ascii="Times New Roman" w:hAnsi="Times New Roman" w:cs="Times New Roman"/>
                  </w:rPr>
                  <w:t>, and the</w:t>
                </w:r>
                <w:r w:rsidRPr="00656BA3">
                  <w:rPr>
                    <w:rFonts w:ascii="Times New Roman" w:hAnsi="Times New Roman" w:cs="Times New Roman"/>
                  </w:rPr>
                  <w:t xml:space="preserve"> MD or NP will be available </w:t>
                </w:r>
                <w:r>
                  <w:rPr>
                    <w:rFonts w:ascii="Times New Roman" w:hAnsi="Times New Roman" w:cs="Times New Roman"/>
                  </w:rPr>
                  <w:t>for urgent issues and prescriptions</w:t>
                </w:r>
                <w:r w:rsidRPr="00656BA3">
                  <w:rPr>
                    <w:rFonts w:ascii="Times New Roman" w:hAnsi="Times New Roman" w:cs="Times New Roman"/>
                  </w:rPr>
                  <w:t xml:space="preserve">. The RN will also call </w:t>
                </w:r>
                <w:r>
                  <w:rPr>
                    <w:rFonts w:ascii="Times New Roman" w:hAnsi="Times New Roman" w:cs="Times New Roman"/>
                  </w:rPr>
                  <w:t>the participant</w:t>
                </w:r>
                <w:r w:rsidRPr="00656BA3">
                  <w:rPr>
                    <w:rFonts w:ascii="Times New Roman" w:hAnsi="Times New Roman" w:cs="Times New Roman"/>
                  </w:rPr>
                  <w:t xml:space="preserve"> during weeks </w:t>
                </w:r>
                <w:r>
                  <w:rPr>
                    <w:rFonts w:ascii="Times New Roman" w:hAnsi="Times New Roman" w:cs="Times New Roman"/>
                  </w:rPr>
                  <w:t>8-11</w:t>
                </w:r>
                <w:r w:rsidRPr="00656BA3">
                  <w:rPr>
                    <w:rFonts w:ascii="Times New Roman" w:hAnsi="Times New Roman" w:cs="Times New Roman"/>
                  </w:rPr>
                  <w:t xml:space="preserve"> after </w:t>
                </w:r>
                <w:r>
                  <w:rPr>
                    <w:rFonts w:ascii="Times New Roman" w:hAnsi="Times New Roman" w:cs="Times New Roman"/>
                  </w:rPr>
                  <w:t>CRT is over</w:t>
                </w:r>
                <w:r w:rsidRPr="00656BA3">
                  <w:rPr>
                    <w:rFonts w:ascii="Times New Roman" w:hAnsi="Times New Roman" w:cs="Times New Roman"/>
                  </w:rPr>
                  <w:t xml:space="preserve"> during the recovery period. This is primarily an outpatient intervention, but if a patient gets </w:t>
                </w:r>
                <w:r>
                  <w:rPr>
                    <w:rFonts w:ascii="Times New Roman" w:hAnsi="Times New Roman" w:cs="Times New Roman"/>
                  </w:rPr>
                  <w:t>hospitalized</w:t>
                </w:r>
                <w:r w:rsidRPr="00656BA3">
                  <w:rPr>
                    <w:rFonts w:ascii="Times New Roman" w:hAnsi="Times New Roman" w:cs="Times New Roman"/>
                  </w:rPr>
                  <w:t xml:space="preserve">, the palliative care team will also follow </w:t>
                </w:r>
                <w:r>
                  <w:rPr>
                    <w:rFonts w:ascii="Times New Roman" w:hAnsi="Times New Roman" w:cs="Times New Roman"/>
                  </w:rPr>
                  <w:t>participants</w:t>
                </w:r>
                <w:r w:rsidRPr="00656BA3">
                  <w:rPr>
                    <w:rFonts w:ascii="Times New Roman" w:hAnsi="Times New Roman" w:cs="Times New Roman"/>
                  </w:rPr>
                  <w:t xml:space="preserve"> during their admission.</w:t>
                </w:r>
                <w:r>
                  <w:rPr>
                    <w:rFonts w:ascii="Times New Roman" w:hAnsi="Times New Roman" w:cs="Times New Roman"/>
                  </w:rPr>
                  <w:t xml:space="preserve"> The intervention visits will focus on coping and the following symptoms prevalent during CRT: (1) pain and </w:t>
                </w:r>
                <w:r>
                  <w:rPr>
                    <w:rFonts w:ascii="Times New Roman" w:hAnsi="Times New Roman" w:cs="Times New Roman"/>
                  </w:rPr>
                  <w:lastRenderedPageBreak/>
                  <w:t xml:space="preserve">mucositis, (2) nausea, (3) constipation, (4) fatigue, (5) sleep disturbances, (6) xerostomia, (7) thick mucus, and (8) depression. </w:t>
                </w:r>
                <w:r w:rsidRPr="00656BA3">
                  <w:rPr>
                    <w:rFonts w:ascii="Times New Roman" w:hAnsi="Times New Roman" w:cs="Times New Roman"/>
                  </w:rPr>
                  <w:t xml:space="preserve"> </w:t>
                </w:r>
              </w:p>
            </w:tc>
          </w:sdtContent>
        </w:sdt>
      </w:tr>
      <w:tr w:rsidR="003E0FD6" w:rsidRPr="00431479" w14:paraId="38F2D084" w14:textId="77777777" w:rsidTr="005B0CE0">
        <w:tc>
          <w:tcPr>
            <w:tcW w:w="10770" w:type="dxa"/>
            <w:gridSpan w:val="6"/>
            <w:tcBorders>
              <w:top w:val="double" w:sz="4" w:space="0" w:color="auto"/>
              <w:left w:val="double" w:sz="4" w:space="0" w:color="auto"/>
              <w:bottom w:val="nil"/>
              <w:right w:val="double" w:sz="4" w:space="0" w:color="auto"/>
            </w:tcBorders>
          </w:tcPr>
          <w:p w14:paraId="692B308F" w14:textId="66B93C73" w:rsidR="002105FB" w:rsidRPr="00431479" w:rsidRDefault="003E0FD6" w:rsidP="005C2552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lastRenderedPageBreak/>
              <w:t>MEASURES</w:t>
            </w:r>
            <w:r w:rsidRPr="00431479">
              <w:rPr>
                <w:rFonts w:ascii="Calibri" w:hAnsi="Calibri"/>
                <w:sz w:val="22"/>
                <w:szCs w:val="22"/>
              </w:rPr>
              <w:t>:</w:t>
            </w:r>
          </w:p>
        </w:tc>
      </w:tr>
      <w:tr w:rsidR="003E0FD6" w14:paraId="5E2C71E1" w14:textId="77777777" w:rsidTr="009E696B">
        <w:trPr>
          <w:trHeight w:val="1215"/>
        </w:trPr>
        <w:sdt>
          <w:sdtPr>
            <w:rPr>
              <w:rStyle w:val="formChar"/>
            </w:rPr>
            <w:id w:val="346911915"/>
            <w:placeholder>
              <w:docPart w:val="EB362B373A214493B50D654E540EE611"/>
            </w:placeholder>
          </w:sdtPr>
          <w:sdtEndPr>
            <w:rPr>
              <w:rStyle w:val="DefaultParagraphFont"/>
              <w:rFonts w:asciiTheme="minorHAnsi" w:hAnsiTheme="minorHAnsi"/>
              <w:b w:val="0"/>
              <w:sz w:val="24"/>
              <w:szCs w:val="24"/>
            </w:rPr>
          </w:sdtEndPr>
          <w:sdtContent>
            <w:tc>
              <w:tcPr>
                <w:tcW w:w="10770" w:type="dxa"/>
                <w:gridSpan w:val="6"/>
                <w:tcBorders>
                  <w:top w:val="nil"/>
                  <w:left w:val="double" w:sz="4" w:space="0" w:color="auto"/>
                  <w:bottom w:val="double" w:sz="4" w:space="0" w:color="auto"/>
                  <w:right w:val="double" w:sz="4" w:space="0" w:color="auto"/>
                </w:tcBorders>
              </w:tcPr>
              <w:p w14:paraId="4E1EF08A" w14:textId="77777777" w:rsidR="0038590A" w:rsidRDefault="0038590A" w:rsidP="0038590A">
                <w:pPr>
                  <w:contextualSpacing/>
                  <w:jc w:val="both"/>
                  <w:rPr>
                    <w:rFonts w:ascii="Times New Roman" w:hAnsi="Times New Roman" w:cs="Times New Roman"/>
                  </w:rPr>
                </w:pPr>
                <w:r>
                  <w:rPr>
                    <w:rFonts w:ascii="Times New Roman" w:hAnsi="Times New Roman" w:cs="Times New Roman"/>
                  </w:rPr>
                  <w:t xml:space="preserve">(1) </w:t>
                </w:r>
                <w:r w:rsidRPr="008A1E11">
                  <w:rPr>
                    <w:rFonts w:ascii="Times New Roman" w:hAnsi="Times New Roman" w:cs="Times New Roman"/>
                    <w:u w:val="single"/>
                  </w:rPr>
                  <w:t>Demographics:</w:t>
                </w:r>
                <w:r w:rsidRPr="00CF41FE">
                  <w:rPr>
                    <w:rFonts w:ascii="Times New Roman" w:hAnsi="Times New Roman" w:cs="Times New Roman"/>
                  </w:rPr>
                  <w:t xml:space="preserve"> Participants will self-report their age, sex, race/ethnicity, marital status, work status, and education. </w:t>
                </w:r>
                <w:r>
                  <w:rPr>
                    <w:rFonts w:ascii="Times New Roman" w:hAnsi="Times New Roman" w:cs="Times New Roman"/>
                  </w:rPr>
                  <w:t xml:space="preserve">Clinical, disease, and treatment characteristics (e.g. cancer site, stage, HPV-status, date of diagnosis, medical comorbidities, prior treatment) will be obtained by research staff from the electronic medical record. </w:t>
                </w:r>
              </w:p>
              <w:p w14:paraId="13FEC131" w14:textId="77777777" w:rsidR="0038590A" w:rsidRDefault="0038590A" w:rsidP="0038590A">
                <w:pPr>
                  <w:contextualSpacing/>
                  <w:jc w:val="both"/>
                  <w:rPr>
                    <w:rFonts w:ascii="Times New Roman" w:hAnsi="Times New Roman" w:cs="Times New Roman"/>
                  </w:rPr>
                </w:pPr>
                <w:r>
                  <w:rPr>
                    <w:rFonts w:ascii="Times New Roman" w:hAnsi="Times New Roman" w:cs="Times New Roman"/>
                  </w:rPr>
                  <w:t xml:space="preserve">(2) </w:t>
                </w:r>
                <w:r w:rsidRPr="008A1E11">
                  <w:rPr>
                    <w:rFonts w:ascii="Times New Roman" w:hAnsi="Times New Roman" w:cs="Times New Roman"/>
                    <w:u w:val="single"/>
                  </w:rPr>
                  <w:t>Symptom burden:</w:t>
                </w:r>
                <w:r>
                  <w:rPr>
                    <w:rFonts w:ascii="Times New Roman" w:hAnsi="Times New Roman" w:cs="Times New Roman"/>
                  </w:rPr>
                  <w:t xml:space="preserve"> </w:t>
                </w:r>
                <w:r w:rsidRPr="00656BA3">
                  <w:rPr>
                    <w:rFonts w:ascii="Times New Roman" w:hAnsi="Times New Roman" w:cs="Times New Roman"/>
                  </w:rPr>
                  <w:t>We will use the MD Anderson Symptom Inventory-Head and Neck (MDASI-HN) to measure symptom burden. This 28-item questionnaire</w:t>
                </w:r>
                <w:r>
                  <w:rPr>
                    <w:rFonts w:ascii="Times New Roman" w:hAnsi="Times New Roman" w:cs="Times New Roman"/>
                  </w:rPr>
                  <w:t xml:space="preserve">, which </w:t>
                </w:r>
                <w:r w:rsidRPr="00656BA3">
                  <w:rPr>
                    <w:rFonts w:ascii="Times New Roman" w:hAnsi="Times New Roman" w:cs="Times New Roman"/>
                  </w:rPr>
                  <w:t xml:space="preserve">contains 9 </w:t>
                </w:r>
                <w:r>
                  <w:rPr>
                    <w:rFonts w:ascii="Times New Roman" w:hAnsi="Times New Roman" w:cs="Times New Roman"/>
                  </w:rPr>
                  <w:t>HNC</w:t>
                </w:r>
                <w:r w:rsidRPr="00656BA3">
                  <w:rPr>
                    <w:rFonts w:ascii="Times New Roman" w:hAnsi="Times New Roman" w:cs="Times New Roman"/>
                  </w:rPr>
                  <w:t xml:space="preserve"> specific </w:t>
                </w:r>
                <w:r>
                  <w:rPr>
                    <w:rFonts w:ascii="Times New Roman" w:hAnsi="Times New Roman" w:cs="Times New Roman"/>
                  </w:rPr>
                  <w:t>items to assess</w:t>
                </w:r>
                <w:r w:rsidRPr="00656BA3">
                  <w:rPr>
                    <w:rFonts w:ascii="Times New Roman" w:hAnsi="Times New Roman" w:cs="Times New Roman"/>
                  </w:rPr>
                  <w:t xml:space="preserve"> common symptoms </w:t>
                </w:r>
                <w:r>
                  <w:rPr>
                    <w:rFonts w:ascii="Times New Roman" w:hAnsi="Times New Roman" w:cs="Times New Roman"/>
                  </w:rPr>
                  <w:t>is well</w:t>
                </w:r>
                <w:r w:rsidRPr="00656BA3">
                  <w:rPr>
                    <w:rFonts w:ascii="Times New Roman" w:hAnsi="Times New Roman" w:cs="Times New Roman"/>
                  </w:rPr>
                  <w:t xml:space="preserve"> validated </w:t>
                </w:r>
                <w:r>
                  <w:rPr>
                    <w:rFonts w:ascii="Times New Roman" w:hAnsi="Times New Roman" w:cs="Times New Roman"/>
                  </w:rPr>
                  <w:t>and widely used in HNC</w:t>
                </w:r>
                <w:r>
                  <w:rPr>
                    <w:rFonts w:ascii="Times New Roman" w:hAnsi="Times New Roman" w:cs="Times New Roman"/>
                  </w:rPr>
                  <w:fldChar w:fldCharType="begin">
                    <w:fldData xml:space="preserve">PEVuZE5vdGU+PENpdGU+PEF1dGhvcj5Sb3NlbnRoYWw8L0F1dGhvcj48WWVhcj4yMDA3PC9ZZWFy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</w:fldData>
                  </w:fldChar>
                </w:r>
                <w:r>
                  <w:rPr>
                    <w:rFonts w:ascii="Times New Roman" w:hAnsi="Times New Roman" w:cs="Times New Roman"/>
                  </w:rPr>
                  <w:instrText xml:space="preserve"> ADDIN EN.CITE </w:instrText>
                </w:r>
                <w:r>
                  <w:rPr>
                    <w:rFonts w:ascii="Times New Roman" w:hAnsi="Times New Roman" w:cs="Times New Roman"/>
                  </w:rPr>
                  <w:fldChar w:fldCharType="begin">
                    <w:fldData xml:space="preserve">PEVuZE5vdGU+PENpdGU+PEF1dGhvcj5Sb3NlbnRoYWw8L0F1dGhvcj48WWVhcj4yMDA3PC9ZZWFy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</w:fldData>
                  </w:fldChar>
                </w:r>
                <w:r>
                  <w:rPr>
                    <w:rFonts w:ascii="Times New Roman" w:hAnsi="Times New Roman" w:cs="Times New Roman"/>
                  </w:rPr>
                  <w:instrText xml:space="preserve"> ADDIN EN.CITE.DATA </w:instrText>
                </w:r>
                <w:r>
                  <w:rPr>
                    <w:rFonts w:ascii="Times New Roman" w:hAnsi="Times New Roman" w:cs="Times New Roman"/>
                  </w:rPr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  <w:r>
                  <w:rPr>
                    <w:rFonts w:ascii="Times New Roman" w:hAnsi="Times New Roman" w:cs="Times New Roman"/>
                  </w:rPr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DD6FE2">
                  <w:rPr>
                    <w:rFonts w:ascii="Times New Roman" w:hAnsi="Times New Roman" w:cs="Times New Roman"/>
                    <w:noProof/>
                    <w:vertAlign w:val="superscript"/>
                  </w:rPr>
                  <w:t>56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  <w:r w:rsidRPr="00656BA3">
                  <w:rPr>
                    <w:rFonts w:ascii="Times New Roman" w:hAnsi="Times New Roman" w:cs="Times New Roman"/>
                  </w:rPr>
                  <w:t xml:space="preserve">. </w:t>
                </w:r>
              </w:p>
              <w:p w14:paraId="2F462D39" w14:textId="77777777" w:rsidR="0038590A" w:rsidRDefault="0038590A" w:rsidP="0038590A">
                <w:pPr>
                  <w:contextualSpacing/>
                  <w:jc w:val="both"/>
                  <w:rPr>
                    <w:rFonts w:ascii="Times New Roman" w:hAnsi="Times New Roman" w:cs="Times New Roman"/>
                  </w:rPr>
                </w:pPr>
                <w:r>
                  <w:rPr>
                    <w:rFonts w:ascii="Times New Roman" w:hAnsi="Times New Roman" w:cs="Times New Roman"/>
                  </w:rPr>
                  <w:t xml:space="preserve"> (3) </w:t>
                </w:r>
                <w:r w:rsidRPr="008A1E11">
                  <w:rPr>
                    <w:rFonts w:ascii="Times New Roman" w:hAnsi="Times New Roman" w:cs="Times New Roman"/>
                    <w:u w:val="single"/>
                  </w:rPr>
                  <w:t>QOL.</w:t>
                </w:r>
                <w:r>
                  <w:rPr>
                    <w:rFonts w:ascii="Times New Roman" w:hAnsi="Times New Roman" w:cs="Times New Roman"/>
                  </w:rPr>
                  <w:t xml:space="preserve"> </w:t>
                </w:r>
                <w:r w:rsidRPr="00CF41FE">
                  <w:rPr>
                    <w:rFonts w:ascii="Times New Roman" w:hAnsi="Times New Roman" w:cs="Times New Roman"/>
                  </w:rPr>
                  <w:t>We will use the Functional Assessment of Cancer Therapy-Head and Neck (FACT-HN) to assess QOL. This is a validated 39</w:t>
                </w:r>
                <w:r>
                  <w:rPr>
                    <w:rFonts w:ascii="Times New Roman" w:hAnsi="Times New Roman" w:cs="Times New Roman"/>
                  </w:rPr>
                  <w:t>-</w:t>
                </w:r>
                <w:r w:rsidRPr="00CF41FE">
                  <w:rPr>
                    <w:rFonts w:ascii="Times New Roman" w:hAnsi="Times New Roman" w:cs="Times New Roman"/>
                  </w:rPr>
                  <w:t xml:space="preserve">item </w:t>
                </w:r>
                <w:r>
                  <w:rPr>
                    <w:rFonts w:ascii="Times New Roman" w:hAnsi="Times New Roman" w:cs="Times New Roman"/>
                  </w:rPr>
                  <w:t>scale that measures</w:t>
                </w:r>
                <w:r w:rsidRPr="00CF41FE">
                  <w:rPr>
                    <w:rFonts w:ascii="Times New Roman" w:hAnsi="Times New Roman" w:cs="Times New Roman"/>
                  </w:rPr>
                  <w:t xml:space="preserve"> four dimensions of QOL (physical, functional, emotional, and social well-bring) with 12 </w:t>
                </w:r>
                <w:r>
                  <w:rPr>
                    <w:rFonts w:ascii="Times New Roman" w:hAnsi="Times New Roman" w:cs="Times New Roman"/>
                  </w:rPr>
                  <w:t>head and neck-specific items</w:t>
                </w:r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 xml:space="preserve"> ADDIN EN.CITE &lt;EndNote&gt;&lt;Cite&gt;&lt;Author&gt;Cella&lt;/Author&gt;&lt;Year&gt;1993&lt;/Year&gt;&lt;RecNum&gt;65&lt;/RecNum&gt;&lt;DisplayText&gt;&lt;style face="superscript"&gt;57&lt;/style&gt;&lt;/DisplayText&gt;&lt;record&gt;&lt;rec-number&gt;65&lt;/rec-number&gt;&lt;foreign-keys&gt;&lt;key app="EN" db-id="0txdpd25gwepzdevpzox9pto92x9xdfaztd2" timestamp="1516830462"&gt;65&lt;/key&gt;&lt;/foreign-keys&gt;&lt;ref-type name="Journal Article"&gt;17&lt;/ref-type&gt;&lt;contributors&gt;&lt;authors&gt;&lt;author&gt;Cella, D. F.&lt;/author&gt;&lt;author&gt;Tulsky, D. S.&lt;/author&gt;&lt;author&gt;Gray, G.&lt;/author&gt;&lt;author&gt;Sarafian, B.&lt;/author&gt;&lt;author&gt;Linn, E.&lt;/author&gt;&lt;author&gt;Bonomi, A.&lt;/author&gt;&lt;author&gt;Silberman, M.&lt;/author&gt;&lt;author&gt;Yellen, S. B.&lt;/author&gt;&lt;author&gt;Winicour, P.&lt;/author&gt;&lt;author&gt;Brannon, J.&lt;/author&gt;&lt;author&gt;et al.,&lt;/author&gt;&lt;/authors&gt;&lt;/contributors&gt;&lt;auth-address&gt;Rush-Presbyterian-St Luke&amp;apos;s Medical Center, Chicago, IL.&lt;/auth-address&gt;&lt;titles&gt;&lt;title&gt;The Functional Assessment of Cancer Therapy scale: development and validation of the general measure&lt;/title&gt;&lt;secondary-title&gt;J Clin Oncol&lt;/secondary-title&gt;&lt;/titles&gt;&lt;periodical&gt;&lt;full-title&gt;J Clin Oncol&lt;/full-title&gt;&lt;/periodical&gt;&lt;pages&gt;570-9&lt;/pages&gt;&lt;volume&gt;11&lt;/volume&gt;&lt;number&gt;3&lt;/number&gt;&lt;keywords&gt;&lt;keyword&gt;Adult&lt;/keyword&gt;&lt;keyword&gt;Aged&lt;/keyword&gt;&lt;keyword&gt;Evaluation Studies as Topic&lt;/keyword&gt;&lt;keyword&gt;Factor Analysis, Statistical&lt;/keyword&gt;&lt;keyword&gt;Humans&lt;/keyword&gt;&lt;keyword&gt;Interviews as Topic&lt;/keyword&gt;&lt;keyword&gt;Middle Aged&lt;/keyword&gt;&lt;keyword&gt;Neoplasms/*psychology/*therapy&lt;/keyword&gt;&lt;keyword&gt;*Quality of Life&lt;/keyword&gt;&lt;keyword&gt;Reproducibility of Results&lt;/keyword&gt;&lt;/keywords&gt;&lt;dates&gt;&lt;year&gt;1993&lt;/year&gt;&lt;pub-dates&gt;&lt;date&gt;Mar&lt;/date&gt;&lt;/pub-dates&gt;&lt;/dates&gt;&lt;isbn&gt;0732-183X (Print)&amp;#xD;0732-183X (Linking)&lt;/isbn&gt;&lt;accession-num&gt;8445433&lt;/accession-num&gt;&lt;urls&gt;&lt;related-urls&gt;&lt;url&gt;https://www.ncbi.nlm.nih.gov/pubmed/8445433&lt;/url&gt;&lt;/related-urls&gt;&lt;/urls&gt;&lt;electronic-resource-num&gt;10.1200/JCO.1993.11.3.570&lt;/electronic-resource-num&gt;&lt;/record&gt;&lt;/Cite&gt;&lt;/EndNote&gt;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DD6FE2">
                  <w:rPr>
                    <w:rFonts w:ascii="Times New Roman" w:hAnsi="Times New Roman" w:cs="Times New Roman"/>
                    <w:noProof/>
                    <w:vertAlign w:val="superscript"/>
                  </w:rPr>
                  <w:t>57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  <w:r w:rsidRPr="00CF41FE">
                  <w:rPr>
                    <w:rFonts w:ascii="Times New Roman" w:hAnsi="Times New Roman" w:cs="Times New Roman"/>
                  </w:rPr>
                  <w:t xml:space="preserve">. </w:t>
                </w:r>
              </w:p>
              <w:p w14:paraId="3241B4EE" w14:textId="77777777" w:rsidR="0038590A" w:rsidRDefault="0038590A" w:rsidP="0038590A">
                <w:pPr>
                  <w:contextualSpacing/>
                  <w:jc w:val="both"/>
                  <w:rPr>
                    <w:rFonts w:ascii="Times New Roman" w:hAnsi="Times New Roman" w:cs="Times New Roman"/>
                  </w:rPr>
                </w:pPr>
                <w:r>
                  <w:rPr>
                    <w:rFonts w:ascii="Times New Roman" w:hAnsi="Times New Roman" w:cs="Times New Roman"/>
                  </w:rPr>
                  <w:t xml:space="preserve"> (4) </w:t>
                </w:r>
                <w:r w:rsidRPr="008A1E11">
                  <w:rPr>
                    <w:rFonts w:ascii="Times New Roman" w:hAnsi="Times New Roman" w:cs="Times New Roman"/>
                    <w:u w:val="single"/>
                  </w:rPr>
                  <w:t>Mood</w:t>
                </w:r>
                <w:r>
                  <w:rPr>
                    <w:rFonts w:ascii="Times New Roman" w:hAnsi="Times New Roman" w:cs="Times New Roman"/>
                    <w:u w:val="single"/>
                  </w:rPr>
                  <w:t>:</w:t>
                </w:r>
                <w:r>
                  <w:rPr>
                    <w:rFonts w:ascii="Times New Roman" w:hAnsi="Times New Roman" w:cs="Times New Roman"/>
                  </w:rPr>
                  <w:t xml:space="preserve"> </w:t>
                </w:r>
                <w:r w:rsidRPr="00CF41FE">
                  <w:rPr>
                    <w:rFonts w:ascii="Times New Roman" w:hAnsi="Times New Roman" w:cs="Times New Roman"/>
                  </w:rPr>
                  <w:t>We will use the Hospital Anxiety and Depression Scale (HADS) to assess symptoms of depression and anxiety. This 14-item measure has been used exten</w:t>
                </w:r>
                <w:r>
                  <w:rPr>
                    <w:rFonts w:ascii="Times New Roman" w:hAnsi="Times New Roman" w:cs="Times New Roman"/>
                  </w:rPr>
                  <w:t>sively in patients with cancer</w:t>
                </w:r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 xml:space="preserve"> ADDIN EN.CITE &lt;EndNote&gt;&lt;Cite&gt;&lt;Author&gt;Zigmond&lt;/Author&gt;&lt;Year&gt;1983&lt;/Year&gt;&lt;RecNum&gt;66&lt;/RecNum&gt;&lt;DisplayText&gt;&lt;style face="superscript"&gt;58&lt;/style&gt;&lt;/DisplayText&gt;&lt;record&gt;&lt;rec-number&gt;66&lt;/rec-number&gt;&lt;foreign-keys&gt;&lt;key app="EN" db-id="0txdpd25gwepzdevpzox9pto92x9xdfaztd2" timestamp="1516830504"&gt;66&lt;/key&gt;&lt;/foreign-keys&gt;&lt;ref-type name="Journal Article"&gt;17&lt;/ref-type&gt;&lt;contributors&gt;&lt;authors&gt;&lt;author&gt;Zigmond, A. S.&lt;/author&gt;&lt;author&gt;Snaith, R. P.&lt;/author&gt;&lt;/authors&gt;&lt;/contributors&gt;&lt;titles&gt;&lt;title&gt;The hospital anxiety and depression scale&lt;/title&gt;&lt;secondary-title&gt;Acta Psychiatr Scand&lt;/secondary-title&gt;&lt;/titles&gt;&lt;periodical&gt;&lt;full-title&gt;Acta Psychiatr Scand&lt;/full-title&gt;&lt;/periodical&gt;&lt;pages&gt;361-70&lt;/pages&gt;&lt;volume&gt;67&lt;/volume&gt;&lt;number&gt;6&lt;/number&gt;&lt;keywords&gt;&lt;keyword&gt;Adolescent&lt;/keyword&gt;&lt;keyword&gt;Adult&lt;/keyword&gt;&lt;keyword&gt;Aged&lt;/keyword&gt;&lt;keyword&gt;Anxiety Disorders/*diagnosis&lt;/keyword&gt;&lt;keyword&gt;Depressive Disorder/*diagnosis&lt;/keyword&gt;&lt;keyword&gt;Female&lt;/keyword&gt;&lt;keyword&gt;Humans&lt;/keyword&gt;&lt;keyword&gt;Interview, Psychological&lt;/keyword&gt;&lt;keyword&gt;Male&lt;/keyword&gt;&lt;keyword&gt;Middle Aged&lt;/keyword&gt;&lt;keyword&gt;Outpatient Clinics, Hospital&lt;/keyword&gt;&lt;keyword&gt;Outpatients/*psychology&lt;/keyword&gt;&lt;keyword&gt;Patients/*psychology&lt;/keyword&gt;&lt;keyword&gt;*Psychiatric Status Rating Scales&lt;/keyword&gt;&lt;keyword&gt;Psychometrics&lt;/keyword&gt;&lt;/keywords&gt;&lt;dates&gt;&lt;year&gt;1983&lt;/year&gt;&lt;pub-dates&gt;&lt;date&gt;Jun&lt;/date&gt;&lt;/pub-dates&gt;&lt;/dates&gt;&lt;isbn&gt;0001-690X (Print)&amp;#xD;0001-690X (Linking)&lt;/isbn&gt;&lt;accession-num&gt;6880820&lt;/accession-num&gt;&lt;urls&gt;&lt;related-urls&gt;&lt;url&gt;https://www.ncbi.nlm.nih.gov/pubmed/6880820&lt;/url&gt;&lt;/related-urls&gt;&lt;/urls&gt;&lt;/record&gt;&lt;/Cite&gt;&lt;/EndNote&gt;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DD6FE2">
                  <w:rPr>
                    <w:rFonts w:ascii="Times New Roman" w:hAnsi="Times New Roman" w:cs="Times New Roman"/>
                    <w:noProof/>
                    <w:vertAlign w:val="superscript"/>
                  </w:rPr>
                  <w:t>58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  <w:r w:rsidRPr="00CF41FE">
                  <w:rPr>
                    <w:rFonts w:ascii="Times New Roman" w:hAnsi="Times New Roman" w:cs="Times New Roman"/>
                  </w:rPr>
                  <w:t>.</w:t>
                </w:r>
                <w:r>
                  <w:rPr>
                    <w:rFonts w:ascii="Times New Roman" w:hAnsi="Times New Roman" w:cs="Times New Roman"/>
                  </w:rPr>
                  <w:t xml:space="preserve"> </w:t>
                </w:r>
              </w:p>
              <w:p w14:paraId="1DC6E468" w14:textId="77777777" w:rsidR="0038590A" w:rsidRDefault="0038590A" w:rsidP="0038590A">
                <w:pPr>
                  <w:contextualSpacing/>
                  <w:jc w:val="both"/>
                  <w:rPr>
                    <w:rFonts w:ascii="Times New Roman" w:hAnsi="Times New Roman" w:cs="Times New Roman"/>
                  </w:rPr>
                </w:pPr>
                <w:r>
                  <w:rPr>
                    <w:rFonts w:ascii="Times New Roman" w:hAnsi="Times New Roman" w:cs="Times New Roman"/>
                  </w:rPr>
                  <w:t xml:space="preserve">(5) </w:t>
                </w:r>
                <w:r w:rsidRPr="008A1E11">
                  <w:rPr>
                    <w:rFonts w:ascii="Times New Roman" w:hAnsi="Times New Roman" w:cs="Times New Roman"/>
                    <w:u w:val="single"/>
                  </w:rPr>
                  <w:t>Coping:</w:t>
                </w:r>
                <w:r w:rsidRPr="00CF41FE">
                  <w:rPr>
                    <w:rFonts w:ascii="Times New Roman" w:hAnsi="Times New Roman" w:cs="Times New Roman"/>
                  </w:rPr>
                  <w:t xml:space="preserve"> We will administer the Brief COPE to as</w:t>
                </w:r>
                <w:r>
                  <w:rPr>
                    <w:rFonts w:ascii="Times New Roman" w:hAnsi="Times New Roman" w:cs="Times New Roman"/>
                  </w:rPr>
                  <w:t>sess patient coping strategies</w:t>
                </w:r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 xml:space="preserve"> ADDIN EN.CITE &lt;EndNote&gt;&lt;Cite&gt;&lt;Author&gt;Carver&lt;/Author&gt;&lt;Year&gt;1997&lt;/Year&gt;&lt;RecNum&gt;67&lt;/RecNum&gt;&lt;DisplayText&gt;&lt;style face="superscript"&gt;59&lt;/style&gt;&lt;/DisplayText&gt;&lt;record&gt;&lt;rec-number&gt;67&lt;/rec-number&gt;&lt;foreign-keys&gt;&lt;key app="EN" db-id="0txdpd25gwepzdevpzox9pto92x9xdfaztd2" timestamp="1516830583"&gt;67&lt;/key&gt;&lt;/foreign-keys&gt;&lt;ref-type name="Journal Article"&gt;17&lt;/ref-type&gt;&lt;contributors&gt;&lt;authors&gt;&lt;author&gt;Carver, C. S.&lt;/author&gt;&lt;/authors&gt;&lt;/contributors&gt;&lt;auth-address&gt;Department of Psychology, University of Miami, Coral Gables, FL, USA. ccarver@umiami.ir.miami.edu&lt;/auth-address&gt;&lt;titles&gt;&lt;title&gt;You want to measure coping but your protocol&amp;apos;s too long: consider the brief COPE&lt;/title&gt;&lt;secondary-title&gt;Int J Behav Med&lt;/secondary-title&gt;&lt;/titles&gt;&lt;periodical&gt;&lt;full-title&gt;Int J Behav Med&lt;/full-title&gt;&lt;/periodical&gt;&lt;pages&gt;92-100&lt;/pages&gt;&lt;volume&gt;4&lt;/volume&gt;&lt;number&gt;1&lt;/number&gt;&lt;dates&gt;&lt;year&gt;1997&lt;/year&gt;&lt;/dates&gt;&lt;isbn&gt;1070-5503 (Print)&amp;#xD;1070-5503 (Linking)&lt;/isbn&gt;&lt;accession-num&gt;16250744&lt;/accession-num&gt;&lt;urls&gt;&lt;related-urls&gt;&lt;url&gt;https://www.ncbi.nlm.nih.gov/pubmed/16250744&lt;/url&gt;&lt;/related-urls&gt;&lt;/urls&gt;&lt;electronic-resource-num&gt;10.1207/s15327558ijbm0401_6&lt;/electronic-resource-num&gt;&lt;/record&gt;&lt;/Cite&gt;&lt;/EndNote&gt;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DD6FE2">
                  <w:rPr>
                    <w:rFonts w:ascii="Times New Roman" w:hAnsi="Times New Roman" w:cs="Times New Roman"/>
                    <w:noProof/>
                    <w:vertAlign w:val="superscript"/>
                  </w:rPr>
                  <w:t>59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  <w:r w:rsidRPr="00CF41FE">
                  <w:rPr>
                    <w:rFonts w:ascii="Times New Roman" w:hAnsi="Times New Roman" w:cs="Times New Roman"/>
                  </w:rPr>
                  <w:t>. This 28</w:t>
                </w:r>
                <w:r>
                  <w:rPr>
                    <w:rFonts w:ascii="Times New Roman" w:hAnsi="Times New Roman" w:cs="Times New Roman"/>
                  </w:rPr>
                  <w:t>-</w:t>
                </w:r>
                <w:r w:rsidRPr="00CF41FE">
                  <w:rPr>
                    <w:rFonts w:ascii="Times New Roman" w:hAnsi="Times New Roman" w:cs="Times New Roman"/>
                  </w:rPr>
                  <w:t xml:space="preserve">item measure </w:t>
                </w:r>
                <w:r>
                  <w:rPr>
                    <w:rFonts w:ascii="Times New Roman" w:hAnsi="Times New Roman" w:cs="Times New Roman"/>
                  </w:rPr>
                  <w:t>assesses coping strategies that people use in response to stress such as active coping, positive reframing, and behavioral disengagement. This well-validated measure has been extensively used in various patient populations including HNC</w:t>
                </w:r>
                <w:r>
                  <w:rPr>
                    <w:rFonts w:ascii="Times New Roman" w:hAnsi="Times New Roman" w:cs="Times New Roman"/>
                  </w:rPr>
                  <w:fldChar w:fldCharType="begin">
                    <w:fldData xml:space="preserve">PEVuZE5vdGU+PENpdGU+PEF1dGhvcj5Ib3JuZXk8L0F1dGhvcj48WWVhcj4yMDExPC9ZZWFyPjxS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=
</w:fldData>
                  </w:fldChar>
                </w:r>
                <w:r>
                  <w:rPr>
                    <w:rFonts w:ascii="Times New Roman" w:hAnsi="Times New Roman" w:cs="Times New Roman"/>
                  </w:rPr>
                  <w:instrText xml:space="preserve"> ADDIN EN.CITE </w:instrText>
                </w:r>
                <w:r>
                  <w:rPr>
                    <w:rFonts w:ascii="Times New Roman" w:hAnsi="Times New Roman" w:cs="Times New Roman"/>
                  </w:rPr>
                  <w:fldChar w:fldCharType="begin">
                    <w:fldData xml:space="preserve">PEVuZE5vdGU+PENpdGU+PEF1dGhvcj5Ib3JuZXk8L0F1dGhvcj48WWVhcj4yMDExPC9ZZWFyPjxS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=
</w:fldData>
                  </w:fldChar>
                </w:r>
                <w:r>
                  <w:rPr>
                    <w:rFonts w:ascii="Times New Roman" w:hAnsi="Times New Roman" w:cs="Times New Roman"/>
                  </w:rPr>
                  <w:instrText xml:space="preserve"> ADDIN EN.CITE.DATA </w:instrText>
                </w:r>
                <w:r>
                  <w:rPr>
                    <w:rFonts w:ascii="Times New Roman" w:hAnsi="Times New Roman" w:cs="Times New Roman"/>
                  </w:rPr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  <w:r>
                  <w:rPr>
                    <w:rFonts w:ascii="Times New Roman" w:hAnsi="Times New Roman" w:cs="Times New Roman"/>
                  </w:rPr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DD6FE2">
                  <w:rPr>
                    <w:rFonts w:ascii="Times New Roman" w:hAnsi="Times New Roman" w:cs="Times New Roman"/>
                    <w:noProof/>
                    <w:vertAlign w:val="superscript"/>
                  </w:rPr>
                  <w:t>25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  <w:r>
                  <w:rPr>
                    <w:rFonts w:ascii="Times New Roman" w:hAnsi="Times New Roman" w:cs="Times New Roman"/>
                  </w:rPr>
                  <w:t xml:space="preserve"> and with patients receiving a palliative care intervention</w:t>
                </w:r>
                <w:r>
                  <w:rPr>
                    <w:rFonts w:ascii="Times New Roman" w:hAnsi="Times New Roman" w:cs="Times New Roman"/>
                  </w:rPr>
                  <w:fldChar w:fldCharType="begin">
                    <w:fldData xml:space="preserve">PEVuZE5vdGU+PENpdGU+PEF1dGhvcj5UZW1lbDwvQXV0aG9yPjxZZWFyPjIwMTc8L1llYXI+PFJl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</w:fldData>
                  </w:fldChar>
                </w:r>
                <w:r>
                  <w:rPr>
                    <w:rFonts w:ascii="Times New Roman" w:hAnsi="Times New Roman" w:cs="Times New Roman"/>
                  </w:rPr>
                  <w:instrText xml:space="preserve"> ADDIN EN.CITE </w:instrText>
                </w:r>
                <w:r>
                  <w:rPr>
                    <w:rFonts w:ascii="Times New Roman" w:hAnsi="Times New Roman" w:cs="Times New Roman"/>
                  </w:rPr>
                  <w:fldChar w:fldCharType="begin">
                    <w:fldData xml:space="preserve">PEVuZE5vdGU+PENpdGU+PEF1dGhvcj5UZW1lbDwvQXV0aG9yPjxZZWFyPjIwMTc8L1llYXI+PFJl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</w:fldData>
                  </w:fldChar>
                </w:r>
                <w:r>
                  <w:rPr>
                    <w:rFonts w:ascii="Times New Roman" w:hAnsi="Times New Roman" w:cs="Times New Roman"/>
                  </w:rPr>
                  <w:instrText xml:space="preserve"> ADDIN EN.CITE.DATA </w:instrText>
                </w:r>
                <w:r>
                  <w:rPr>
                    <w:rFonts w:ascii="Times New Roman" w:hAnsi="Times New Roman" w:cs="Times New Roman"/>
                  </w:rPr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  <w:r>
                  <w:rPr>
                    <w:rFonts w:ascii="Times New Roman" w:hAnsi="Times New Roman" w:cs="Times New Roman"/>
                  </w:rPr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DD6FE2">
                  <w:rPr>
                    <w:rFonts w:ascii="Times New Roman" w:hAnsi="Times New Roman" w:cs="Times New Roman"/>
                    <w:noProof/>
                    <w:vertAlign w:val="superscript"/>
                  </w:rPr>
                  <w:t>15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  <w:r w:rsidRPr="00CF41FE">
                  <w:rPr>
                    <w:rFonts w:ascii="Times New Roman" w:hAnsi="Times New Roman" w:cs="Times New Roman"/>
                  </w:rPr>
                  <w:t>.</w:t>
                </w:r>
                <w:r>
                  <w:rPr>
                    <w:rFonts w:ascii="Times New Roman" w:hAnsi="Times New Roman" w:cs="Times New Roman"/>
                  </w:rPr>
                  <w:t xml:space="preserve">  </w:t>
                </w:r>
              </w:p>
              <w:p w14:paraId="72352A5E" w14:textId="77777777" w:rsidR="0038590A" w:rsidRDefault="0038590A" w:rsidP="0038590A">
                <w:pPr>
                  <w:contextualSpacing/>
                  <w:jc w:val="both"/>
                  <w:rPr>
                    <w:rFonts w:ascii="Times New Roman" w:hAnsi="Times New Roman" w:cs="Times New Roman"/>
                  </w:rPr>
                </w:pPr>
                <w:r>
                  <w:rPr>
                    <w:rFonts w:ascii="Times New Roman" w:hAnsi="Times New Roman" w:cs="Times New Roman"/>
                  </w:rPr>
                  <w:t xml:space="preserve">(6) </w:t>
                </w:r>
                <w:r w:rsidRPr="00E048DF">
                  <w:rPr>
                    <w:rFonts w:ascii="Times New Roman" w:hAnsi="Times New Roman" w:cs="Times New Roman"/>
                    <w:u w:val="single"/>
                  </w:rPr>
                  <w:t>Acceptability:</w:t>
                </w:r>
                <w:r>
                  <w:rPr>
                    <w:rFonts w:ascii="Times New Roman" w:hAnsi="Times New Roman" w:cs="Times New Roman"/>
                  </w:rPr>
                  <w:t xml:space="preserve"> </w:t>
                </w:r>
                <w:r w:rsidRPr="00656BA3">
                  <w:rPr>
                    <w:rFonts w:ascii="Times New Roman" w:hAnsi="Times New Roman"/>
                  </w:rPr>
                  <w:t xml:space="preserve">We will assess acceptability of the intervention by asking questions at </w:t>
                </w:r>
                <w:r>
                  <w:rPr>
                    <w:rFonts w:ascii="Times New Roman" w:hAnsi="Times New Roman"/>
                  </w:rPr>
                  <w:t>1</w:t>
                </w:r>
                <w:r w:rsidRPr="00656BA3">
                  <w:rPr>
                    <w:rFonts w:ascii="Times New Roman" w:hAnsi="Times New Roman"/>
                  </w:rPr>
                  <w:t xml:space="preserve">-month </w:t>
                </w:r>
                <w:r>
                  <w:rPr>
                    <w:rFonts w:ascii="Times New Roman" w:hAnsi="Times New Roman"/>
                  </w:rPr>
                  <w:t xml:space="preserve">post CRT 2 closed-ended items with </w:t>
                </w:r>
                <w:r w:rsidRPr="00656BA3">
                  <w:rPr>
                    <w:rFonts w:ascii="Times New Roman" w:hAnsi="Times New Roman"/>
                  </w:rPr>
                  <w:t>Likert Scale ratings of 1-4 (i.e. whether they found the palliative care team helpful</w:t>
                </w:r>
                <w:r>
                  <w:rPr>
                    <w:rFonts w:ascii="Times New Roman" w:hAnsi="Times New Roman"/>
                  </w:rPr>
                  <w:t xml:space="preserve"> and</w:t>
                </w:r>
                <w:r w:rsidRPr="00656BA3">
                  <w:rPr>
                    <w:rFonts w:ascii="Times New Roman" w:hAnsi="Times New Roman"/>
                  </w:rPr>
                  <w:t xml:space="preserve"> whether they would recommend them to others</w:t>
                </w:r>
                <w:r>
                  <w:rPr>
                    <w:rFonts w:ascii="Times New Roman" w:hAnsi="Times New Roman"/>
                  </w:rPr>
                  <w:t>) and 3 open-ended questions about their perceptions of the intervention</w:t>
                </w:r>
                <w:r w:rsidRPr="00656BA3">
                  <w:rPr>
                    <w:rFonts w:ascii="Times New Roman" w:hAnsi="Times New Roman"/>
                  </w:rPr>
                  <w:t>).</w:t>
                </w:r>
              </w:p>
              <w:p w14:paraId="20044088" w14:textId="7CA74803" w:rsidR="003E0FD6" w:rsidRPr="00A855DD" w:rsidRDefault="0038590A" w:rsidP="0038590A">
                <w:pPr>
                  <w:rPr>
                    <w:rFonts w:ascii="Calibri" w:hAnsi="Calibri"/>
                    <w:b/>
                    <w:sz w:val="22"/>
                    <w:szCs w:val="22"/>
                  </w:rPr>
                </w:pPr>
                <w:r>
                  <w:rPr>
                    <w:rFonts w:ascii="Times New Roman" w:hAnsi="Times New Roman" w:cs="Times New Roman"/>
                  </w:rPr>
                  <w:t xml:space="preserve">(7) </w:t>
                </w:r>
                <w:r w:rsidRPr="00E059B6">
                  <w:rPr>
                    <w:rFonts w:ascii="Times New Roman" w:hAnsi="Times New Roman" w:cs="Times New Roman"/>
                    <w:u w:val="single"/>
                  </w:rPr>
                  <w:t>Health care utilization:</w:t>
                </w:r>
                <w:r>
                  <w:rPr>
                    <w:rFonts w:ascii="Times New Roman" w:hAnsi="Times New Roman" w:cs="Times New Roman"/>
                  </w:rPr>
                  <w:t xml:space="preserve"> </w:t>
                </w:r>
                <w:r w:rsidRPr="00CF41FE">
                  <w:rPr>
                    <w:rFonts w:ascii="Times New Roman" w:hAnsi="Times New Roman" w:cs="Times New Roman"/>
                  </w:rPr>
                  <w:t xml:space="preserve">At the end of CRT, </w:t>
                </w:r>
                <w:r>
                  <w:rPr>
                    <w:rFonts w:ascii="Times New Roman" w:hAnsi="Times New Roman" w:cs="Times New Roman"/>
                  </w:rPr>
                  <w:t xml:space="preserve">we </w:t>
                </w:r>
                <w:r w:rsidRPr="00CF41FE">
                  <w:rPr>
                    <w:rFonts w:ascii="Times New Roman" w:hAnsi="Times New Roman" w:cs="Times New Roman"/>
                  </w:rPr>
                  <w:t xml:space="preserve">will </w:t>
                </w:r>
                <w:r>
                  <w:rPr>
                    <w:rFonts w:ascii="Times New Roman" w:hAnsi="Times New Roman" w:cs="Times New Roman"/>
                  </w:rPr>
                  <w:t xml:space="preserve">perform chart reviews to </w:t>
                </w:r>
                <w:r w:rsidRPr="00CF41FE">
                  <w:rPr>
                    <w:rFonts w:ascii="Times New Roman" w:hAnsi="Times New Roman" w:cs="Times New Roman"/>
                  </w:rPr>
                  <w:t xml:space="preserve">record ER visits, hospitalizations, feeding tube placement, weight </w:t>
                </w:r>
                <w:r>
                  <w:rPr>
                    <w:rFonts w:ascii="Times New Roman" w:hAnsi="Times New Roman" w:cs="Times New Roman"/>
                  </w:rPr>
                  <w:t>changes</w:t>
                </w:r>
                <w:r w:rsidRPr="00CF41FE">
                  <w:rPr>
                    <w:rFonts w:ascii="Times New Roman" w:hAnsi="Times New Roman" w:cs="Times New Roman"/>
                  </w:rPr>
                  <w:t>, radiation treatment breaks, and chemotherapy dose intensity. We will also record medications prescribed and</w:t>
                </w:r>
                <w:r>
                  <w:rPr>
                    <w:rFonts w:ascii="Times New Roman" w:hAnsi="Times New Roman" w:cs="Times New Roman"/>
                  </w:rPr>
                  <w:t xml:space="preserve"> any</w:t>
                </w:r>
                <w:r w:rsidRPr="00CF41FE">
                  <w:rPr>
                    <w:rFonts w:ascii="Times New Roman" w:hAnsi="Times New Roman" w:cs="Times New Roman"/>
                  </w:rPr>
                  <w:t xml:space="preserve"> referrals (</w:t>
                </w:r>
                <w:r>
                  <w:rPr>
                    <w:rFonts w:ascii="Times New Roman" w:hAnsi="Times New Roman" w:cs="Times New Roman"/>
                  </w:rPr>
                  <w:t>i.e. social work</w:t>
                </w:r>
                <w:r w:rsidRPr="00CF41FE">
                  <w:rPr>
                    <w:rFonts w:ascii="Times New Roman" w:hAnsi="Times New Roman" w:cs="Times New Roman"/>
                  </w:rPr>
                  <w:t>, psychiatry).</w:t>
                </w:r>
              </w:p>
            </w:tc>
          </w:sdtContent>
        </w:sdt>
      </w:tr>
    </w:tbl>
    <w:p w14:paraId="65FE4267" w14:textId="77777777" w:rsidR="009E696B" w:rsidRDefault="009E696B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70"/>
      </w:tblGrid>
      <w:tr w:rsidR="00A855DD" w:rsidRPr="00431479" w14:paraId="704F1818" w14:textId="77777777" w:rsidTr="009E696B">
        <w:trPr>
          <w:trHeight w:val="3327"/>
        </w:trPr>
        <w:tc>
          <w:tcPr>
            <w:tcW w:w="10770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</w:tcPr>
          <w:p w14:paraId="6DB98906" w14:textId="5B1C4134" w:rsidR="007737C1" w:rsidRDefault="007737C1" w:rsidP="007737C1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lastRenderedPageBreak/>
              <w:t>SUBJECT FLOW (CONSORT):</w:t>
            </w:r>
          </w:p>
          <w:sdt>
            <w:sdtPr>
              <w:rPr>
                <w:rFonts w:ascii="Calibri" w:hAnsi="Calibri"/>
                <w:sz w:val="22"/>
                <w:szCs w:val="22"/>
              </w:rPr>
              <w:id w:val="-608733416"/>
              <w:showingPlcHdr/>
              <w:picture/>
            </w:sdtPr>
            <w:sdtEndPr/>
            <w:sdtContent>
              <w:p w14:paraId="448653F1" w14:textId="7F8B0C5B" w:rsidR="00A855DD" w:rsidRPr="00431479" w:rsidRDefault="009E696B" w:rsidP="005C2552">
                <w:pPr>
                  <w:rPr>
                    <w:rFonts w:ascii="Calibri" w:hAnsi="Calibri"/>
                    <w:sz w:val="22"/>
                    <w:szCs w:val="22"/>
                  </w:rPr>
                </w:pPr>
                <w:r>
                  <w:rPr>
                    <w:rFonts w:ascii="Calibri" w:hAnsi="Calibri"/>
                    <w:noProof/>
                    <w:sz w:val="22"/>
                    <w:szCs w:val="22"/>
                  </w:rPr>
                  <w:drawing>
                    <wp:inline distT="0" distB="0" distL="0" distR="0" wp14:anchorId="6F85D27C" wp14:editId="3BF6A0FE">
                      <wp:extent cx="1905000" cy="1905000"/>
                      <wp:effectExtent l="0" t="0" r="0" b="0"/>
                      <wp:docPr id="9" name="Picture 6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6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8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1905000" cy="190500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</w:sdtContent>
          </w:sdt>
        </w:tc>
      </w:tr>
      <w:tr w:rsidR="00326C63" w:rsidRPr="00431479" w14:paraId="785DF368" w14:textId="77777777" w:rsidTr="00326C63">
        <w:tc>
          <w:tcPr>
            <w:tcW w:w="10770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4F3326A2" w14:textId="77777777" w:rsidR="00326C63" w:rsidRDefault="00326C63" w:rsidP="005C2552">
            <w:pPr>
              <w:rPr>
                <w:rFonts w:ascii="Calibri" w:hAnsi="Calibri"/>
                <w:sz w:val="22"/>
                <w:szCs w:val="22"/>
              </w:rPr>
            </w:pPr>
          </w:p>
        </w:tc>
      </w:tr>
    </w:tbl>
    <w:p w14:paraId="32FBF0B7" w14:textId="77777777" w:rsidR="009E696B" w:rsidRDefault="009E696B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70"/>
      </w:tblGrid>
      <w:tr w:rsidR="00B44160" w:rsidRPr="00431479" w14:paraId="2BCE7BE9" w14:textId="77777777" w:rsidTr="009E696B">
        <w:trPr>
          <w:trHeight w:val="3417"/>
        </w:trPr>
        <w:tc>
          <w:tcPr>
            <w:tcW w:w="10770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</w:tcPr>
          <w:p w14:paraId="0966B6D6" w14:textId="66465371" w:rsidR="007737C1" w:rsidRDefault="007737C1" w:rsidP="007737C1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lastRenderedPageBreak/>
              <w:t>STUDY CALENDAR:</w:t>
            </w:r>
          </w:p>
          <w:sdt>
            <w:sdtPr>
              <w:rPr>
                <w:rFonts w:ascii="Calibri" w:hAnsi="Calibri"/>
                <w:sz w:val="22"/>
                <w:szCs w:val="22"/>
              </w:rPr>
              <w:id w:val="537708815"/>
              <w:showingPlcHdr/>
              <w:picture/>
            </w:sdtPr>
            <w:sdtEndPr/>
            <w:sdtContent>
              <w:p w14:paraId="325CC3C0" w14:textId="5A6EFEE5" w:rsidR="00A855DD" w:rsidRPr="00431479" w:rsidRDefault="009E696B" w:rsidP="00A855DD">
                <w:pPr>
                  <w:rPr>
                    <w:rFonts w:ascii="Calibri" w:hAnsi="Calibri"/>
                    <w:sz w:val="22"/>
                    <w:szCs w:val="22"/>
                  </w:rPr>
                </w:pPr>
                <w:r>
                  <w:rPr>
                    <w:rFonts w:ascii="Calibri" w:hAnsi="Calibri"/>
                    <w:noProof/>
                    <w:sz w:val="22"/>
                    <w:szCs w:val="22"/>
                  </w:rPr>
                  <w:drawing>
                    <wp:inline distT="0" distB="0" distL="0" distR="0" wp14:anchorId="08A37C41" wp14:editId="37CD4F7B">
                      <wp:extent cx="1905000" cy="1905000"/>
                      <wp:effectExtent l="0" t="0" r="0" b="0"/>
                      <wp:docPr id="10" name="Picture 7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7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8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1905000" cy="190500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</w:sdtContent>
          </w:sdt>
        </w:tc>
      </w:tr>
    </w:tbl>
    <w:p w14:paraId="53201572" w14:textId="77777777" w:rsidR="00375F98" w:rsidRDefault="00375F98"/>
    <w:p w14:paraId="07A00294" w14:textId="77777777" w:rsidR="00375F98" w:rsidRDefault="00375F98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70"/>
      </w:tblGrid>
      <w:tr w:rsidR="00B44160" w:rsidRPr="00431479" w14:paraId="7CB6BD59" w14:textId="77777777" w:rsidTr="009E696B">
        <w:trPr>
          <w:trHeight w:val="3390"/>
        </w:trPr>
        <w:tc>
          <w:tcPr>
            <w:tcW w:w="10770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</w:tcPr>
          <w:p w14:paraId="145D861D" w14:textId="064E6E15" w:rsidR="00B44160" w:rsidRDefault="00B44160" w:rsidP="00B44160">
            <w:pPr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lastRenderedPageBreak/>
              <w:t>BASELINE CHARACTERISTICS (TABLE 1)</w:t>
            </w:r>
          </w:p>
          <w:sdt>
            <w:sdtPr>
              <w:rPr>
                <w:rFonts w:ascii="Calibri" w:hAnsi="Calibri"/>
                <w:sz w:val="22"/>
                <w:szCs w:val="22"/>
              </w:rPr>
              <w:id w:val="-1587612626"/>
              <w:showingPlcHdr/>
              <w:picture/>
            </w:sdtPr>
            <w:sdtEndPr/>
            <w:sdtContent>
              <w:p w14:paraId="08CEB307" w14:textId="00B415FD" w:rsidR="00A855DD" w:rsidRPr="00431479" w:rsidRDefault="009E696B" w:rsidP="00EC03AF">
                <w:pPr>
                  <w:rPr>
                    <w:rFonts w:ascii="Calibri" w:hAnsi="Calibri"/>
                    <w:sz w:val="22"/>
                    <w:szCs w:val="22"/>
                  </w:rPr>
                </w:pPr>
                <w:r>
                  <w:rPr>
                    <w:rFonts w:ascii="Calibri" w:hAnsi="Calibri"/>
                    <w:noProof/>
                    <w:sz w:val="22"/>
                    <w:szCs w:val="22"/>
                  </w:rPr>
                  <w:drawing>
                    <wp:inline distT="0" distB="0" distL="0" distR="0" wp14:anchorId="7AB4EE7D" wp14:editId="6E3EF7C4">
                      <wp:extent cx="1905000" cy="1905000"/>
                      <wp:effectExtent l="0" t="0" r="0" b="0"/>
                      <wp:docPr id="11" name="Picture 8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8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8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1905000" cy="190500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</w:sdtContent>
          </w:sdt>
        </w:tc>
      </w:tr>
    </w:tbl>
    <w:p w14:paraId="63F88815" w14:textId="4457D37D" w:rsidR="00BD523A" w:rsidRDefault="00BD523A" w:rsidP="00C865DB">
      <w:pPr>
        <w:rPr>
          <w:rFonts w:ascii="Calibri" w:hAnsi="Calibri"/>
          <w:sz w:val="22"/>
          <w:szCs w:val="22"/>
        </w:rPr>
      </w:pPr>
    </w:p>
    <w:p w14:paraId="78593979" w14:textId="77777777" w:rsidR="00BD523A" w:rsidRDefault="00BD523A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br w:type="page"/>
      </w:r>
    </w:p>
    <w:p w14:paraId="6CE0263C" w14:textId="77777777" w:rsidR="00054313" w:rsidRPr="00375F98" w:rsidRDefault="00054313" w:rsidP="00054313">
      <w:pPr>
        <w:jc w:val="center"/>
        <w:rPr>
          <w:rFonts w:asciiTheme="majorHAnsi" w:hAnsiTheme="majorHAnsi"/>
          <w:b/>
          <w:color w:val="000000" w:themeColor="text1"/>
        </w:rPr>
      </w:pPr>
      <w:r w:rsidRPr="00375F98">
        <w:rPr>
          <w:rFonts w:asciiTheme="majorHAnsi" w:hAnsiTheme="majorHAnsi"/>
          <w:b/>
          <w:color w:val="000000" w:themeColor="text1"/>
        </w:rPr>
        <w:lastRenderedPageBreak/>
        <w:t xml:space="preserve">PCRC </w:t>
      </w:r>
      <w:r w:rsidRPr="00A92BFD">
        <w:rPr>
          <w:rFonts w:asciiTheme="majorHAnsi" w:hAnsiTheme="majorHAnsi"/>
          <w:b/>
          <w:color w:val="000000" w:themeColor="text1"/>
        </w:rPr>
        <w:t>STANDARDIZED DATA ELEMENTS</w:t>
      </w:r>
    </w:p>
    <w:p w14:paraId="6E27C46E" w14:textId="0F4F4474" w:rsidR="00054313" w:rsidRPr="00375F98" w:rsidRDefault="00054313" w:rsidP="00054313">
      <w:pPr>
        <w:rPr>
          <w:rFonts w:asciiTheme="majorHAnsi" w:hAnsiTheme="majorHAnsi"/>
          <w:i/>
          <w:color w:val="000000" w:themeColor="text1"/>
          <w:sz w:val="22"/>
          <w:szCs w:val="22"/>
        </w:rPr>
      </w:pPr>
      <w:r w:rsidRPr="00375F98">
        <w:rPr>
          <w:rFonts w:asciiTheme="majorHAnsi" w:hAnsiTheme="majorHAnsi"/>
          <w:b/>
          <w:i/>
          <w:color w:val="000000" w:themeColor="text1"/>
          <w:sz w:val="22"/>
          <w:szCs w:val="22"/>
        </w:rPr>
        <w:t xml:space="preserve">Please see the separate information sheet </w:t>
      </w:r>
      <w:hyperlink r:id="rId9" w:history="1">
        <w:r w:rsidRPr="00375F98">
          <w:rPr>
            <w:rFonts w:asciiTheme="majorHAnsi" w:hAnsiTheme="majorHAnsi"/>
            <w:b/>
            <w:i/>
            <w:color w:val="0000FF" w:themeColor="hyperlink"/>
            <w:sz w:val="22"/>
            <w:szCs w:val="22"/>
            <w:u w:val="single"/>
          </w:rPr>
          <w:t>“DISC Standardized Data Elements”</w:t>
        </w:r>
      </w:hyperlink>
      <w:r w:rsidRPr="00375F98">
        <w:rPr>
          <w:rFonts w:asciiTheme="majorHAnsi" w:hAnsiTheme="majorHAnsi"/>
          <w:b/>
          <w:i/>
          <w:color w:val="000000" w:themeColor="text1"/>
          <w:sz w:val="22"/>
          <w:szCs w:val="22"/>
        </w:rPr>
        <w:t xml:space="preserve"> for the exact wording and format of the data elements.</w:t>
      </w:r>
      <w:r w:rsidRPr="00375F98">
        <w:rPr>
          <w:rFonts w:asciiTheme="majorHAnsi" w:hAnsiTheme="majorHAnsi"/>
          <w:i/>
          <w:color w:val="000000" w:themeColor="text1"/>
          <w:sz w:val="22"/>
          <w:szCs w:val="22"/>
        </w:rPr>
        <w:t xml:space="preserve"> </w:t>
      </w:r>
    </w:p>
    <w:p w14:paraId="06A79AE3" w14:textId="77777777" w:rsidR="00054313" w:rsidRPr="00375F98" w:rsidRDefault="00054313" w:rsidP="00054313">
      <w:pPr>
        <w:rPr>
          <w:rFonts w:asciiTheme="majorHAnsi" w:hAnsiTheme="majorHAnsi"/>
          <w:sz w:val="10"/>
          <w:szCs w:val="22"/>
        </w:rPr>
      </w:pPr>
    </w:p>
    <w:tbl>
      <w:tblPr>
        <w:tblStyle w:val="TableGrid1"/>
        <w:tblW w:w="10800" w:type="dxa"/>
        <w:tblLayout w:type="fixed"/>
        <w:tblLook w:val="04A0" w:firstRow="1" w:lastRow="0" w:firstColumn="1" w:lastColumn="0" w:noHBand="0" w:noVBand="1"/>
      </w:tblPr>
      <w:tblGrid>
        <w:gridCol w:w="3325"/>
        <w:gridCol w:w="1170"/>
        <w:gridCol w:w="1350"/>
        <w:gridCol w:w="4955"/>
      </w:tblGrid>
      <w:tr w:rsidR="00054313" w:rsidRPr="00375F98" w14:paraId="47B381D4" w14:textId="77777777" w:rsidTr="0044398C">
        <w:trPr>
          <w:trHeight w:val="332"/>
        </w:trPr>
        <w:tc>
          <w:tcPr>
            <w:tcW w:w="3325" w:type="dxa"/>
            <w:shd w:val="clear" w:color="auto" w:fill="FFCC99"/>
            <w:vAlign w:val="bottom"/>
          </w:tcPr>
          <w:p w14:paraId="66EDB1BB" w14:textId="77777777" w:rsidR="00054313" w:rsidRPr="00375F98" w:rsidRDefault="00054313" w:rsidP="0044398C">
            <w:pPr>
              <w:jc w:val="center"/>
              <w:rPr>
                <w:rFonts w:asciiTheme="majorHAnsi" w:eastAsia="Times New Roman" w:hAnsiTheme="majorHAnsi" w:cs="Times New Roman"/>
                <w:b/>
                <w:sz w:val="20"/>
                <w:szCs w:val="20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sz w:val="22"/>
                <w:szCs w:val="20"/>
              </w:rPr>
              <w:t>DATA ELEMENT</w:t>
            </w:r>
          </w:p>
        </w:tc>
        <w:tc>
          <w:tcPr>
            <w:tcW w:w="1170" w:type="dxa"/>
            <w:shd w:val="clear" w:color="auto" w:fill="FFCC99"/>
            <w:vAlign w:val="center"/>
          </w:tcPr>
          <w:p w14:paraId="47C846C6" w14:textId="77777777" w:rsidR="00054313" w:rsidRPr="00375F98" w:rsidRDefault="00054313" w:rsidP="0044398C">
            <w:pPr>
              <w:jc w:val="center"/>
              <w:rPr>
                <w:rFonts w:asciiTheme="majorHAnsi" w:hAnsiTheme="majorHAnsi"/>
                <w:b/>
                <w:sz w:val="20"/>
                <w:szCs w:val="20"/>
              </w:rPr>
            </w:pPr>
            <w:r>
              <w:rPr>
                <w:rFonts w:asciiTheme="majorHAnsi" w:hAnsiTheme="majorHAnsi"/>
                <w:b/>
                <w:sz w:val="20"/>
                <w:szCs w:val="20"/>
              </w:rPr>
              <w:t>Collected?</w:t>
            </w:r>
          </w:p>
        </w:tc>
        <w:tc>
          <w:tcPr>
            <w:tcW w:w="1350" w:type="dxa"/>
            <w:shd w:val="clear" w:color="auto" w:fill="FFCC99"/>
          </w:tcPr>
          <w:p w14:paraId="694FECB9" w14:textId="77777777" w:rsidR="00054313" w:rsidRPr="00375F98" w:rsidRDefault="00054313" w:rsidP="0044398C">
            <w:pPr>
              <w:jc w:val="center"/>
              <w:rPr>
                <w:rFonts w:asciiTheme="majorHAnsi" w:hAnsiTheme="majorHAnsi"/>
                <w:b/>
                <w:sz w:val="20"/>
                <w:szCs w:val="20"/>
              </w:rPr>
            </w:pPr>
            <w:r>
              <w:rPr>
                <w:rFonts w:asciiTheme="majorHAnsi" w:hAnsiTheme="majorHAnsi"/>
                <w:b/>
                <w:sz w:val="20"/>
                <w:szCs w:val="20"/>
              </w:rPr>
              <w:t>Var Name(s)</w:t>
            </w:r>
          </w:p>
        </w:tc>
        <w:tc>
          <w:tcPr>
            <w:tcW w:w="4955" w:type="dxa"/>
            <w:shd w:val="clear" w:color="auto" w:fill="FFCC99"/>
          </w:tcPr>
          <w:p w14:paraId="3A396A65" w14:textId="04BAC90A" w:rsidR="00054313" w:rsidRPr="00375F98" w:rsidRDefault="00054313" w:rsidP="0044398C">
            <w:pPr>
              <w:jc w:val="center"/>
              <w:rPr>
                <w:rFonts w:asciiTheme="majorHAnsi" w:hAnsiTheme="majorHAnsi"/>
                <w:b/>
                <w:sz w:val="20"/>
                <w:szCs w:val="20"/>
              </w:rPr>
            </w:pPr>
            <w:r w:rsidRPr="00375F98">
              <w:rPr>
                <w:rFonts w:asciiTheme="majorHAnsi" w:hAnsiTheme="majorHAnsi"/>
                <w:b/>
                <w:sz w:val="20"/>
                <w:szCs w:val="20"/>
              </w:rPr>
              <w:t>Data source (e.g. self-report, EHR)</w:t>
            </w:r>
            <w:r w:rsidR="00C64988">
              <w:rPr>
                <w:rFonts w:asciiTheme="majorHAnsi" w:hAnsiTheme="majorHAnsi"/>
                <w:b/>
                <w:sz w:val="20"/>
                <w:szCs w:val="20"/>
              </w:rPr>
              <w:t xml:space="preserve"> or reason not applicable</w:t>
            </w:r>
          </w:p>
        </w:tc>
      </w:tr>
      <w:tr w:rsidR="00054313" w:rsidRPr="00375F98" w14:paraId="097778CC" w14:textId="77777777" w:rsidTr="0044398C">
        <w:trPr>
          <w:trHeight w:val="260"/>
        </w:trPr>
        <w:tc>
          <w:tcPr>
            <w:tcW w:w="3325" w:type="dxa"/>
            <w:shd w:val="clear" w:color="auto" w:fill="FDE9D9" w:themeFill="accent6" w:themeFillTint="33"/>
            <w:vAlign w:val="center"/>
          </w:tcPr>
          <w:p w14:paraId="4C887363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>Site ID (if multi-site)</w:t>
            </w:r>
          </w:p>
        </w:tc>
        <w:sdt>
          <w:sdtPr>
            <w:rPr>
              <w:rFonts w:asciiTheme="majorHAnsi" w:eastAsia="Times New Roman" w:hAnsiTheme="majorHAnsi" w:cs="Times New Roman"/>
              <w:b/>
              <w:color w:val="000000"/>
              <w:sz w:val="20"/>
              <w:szCs w:val="22"/>
            </w:rPr>
            <w:id w:val="-56094962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FDE9D9" w:themeFill="accent6" w:themeFillTint="33"/>
                <w:vAlign w:val="center"/>
              </w:tcPr>
              <w:p w14:paraId="29BF80D9" w14:textId="513D48F1" w:rsidR="00054313" w:rsidRPr="00375F98" w:rsidRDefault="00054313" w:rsidP="0044398C">
                <w:pPr>
                  <w:tabs>
                    <w:tab w:val="center" w:pos="4320"/>
                    <w:tab w:val="right" w:pos="8640"/>
                  </w:tabs>
                  <w:jc w:val="center"/>
                  <w:rPr>
                    <w:rFonts w:asciiTheme="majorHAnsi" w:eastAsia="Times New Roman" w:hAnsiTheme="majorHAnsi" w:cs="Times New Roman"/>
                    <w:b/>
                    <w:color w:val="000000"/>
                    <w:sz w:val="20"/>
                    <w:szCs w:val="22"/>
                  </w:rPr>
                </w:pPr>
                <w:r>
                  <w:rPr>
                    <w:rFonts w:ascii="MS Gothic" w:eastAsia="MS Gothic" w:hAnsi="MS Gothic" w:cs="Times New Roman" w:hint="eastAsia"/>
                    <w:b/>
                    <w:color w:val="000000"/>
                    <w:sz w:val="20"/>
                    <w:szCs w:val="22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947131213"/>
            <w:placeholder>
              <w:docPart w:val="5144C74AD9774F2782164FBBE4331B2F"/>
            </w:placeholder>
            <w:text/>
          </w:sdtPr>
          <w:sdtEndPr/>
          <w:sdtContent>
            <w:tc>
              <w:tcPr>
                <w:tcW w:w="1350" w:type="dxa"/>
                <w:shd w:val="clear" w:color="auto" w:fill="FDE9D9" w:themeFill="accent6" w:themeFillTint="33"/>
                <w:vAlign w:val="center"/>
              </w:tcPr>
              <w:p w14:paraId="32BEBD2E" w14:textId="54F8AA59" w:rsidR="00054313" w:rsidRDefault="00C64988" w:rsidP="00C64988">
                <w:pPr>
                  <w:tabs>
                    <w:tab w:val="center" w:pos="4320"/>
                    <w:tab w:val="right" w:pos="8640"/>
                  </w:tabs>
                  <w:rPr>
                    <w:rFonts w:asciiTheme="majorHAnsi" w:eastAsia="Times New Roman" w:hAnsiTheme="majorHAnsi" w:cs="Times New Roman"/>
                    <w:b/>
                    <w:color w:val="000000"/>
                    <w:sz w:val="20"/>
                    <w:szCs w:val="22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color w:val="808080"/>
            </w:rPr>
            <w:id w:val="-546751862"/>
            <w:placeholder>
              <w:docPart w:val="41832FE44FE240E7837A4C65BAF8C521"/>
            </w:placeholder>
            <w:text/>
          </w:sdtPr>
          <w:sdtEndPr/>
          <w:sdtContent>
            <w:tc>
              <w:tcPr>
                <w:tcW w:w="4955" w:type="dxa"/>
                <w:shd w:val="clear" w:color="auto" w:fill="FDE9D9" w:themeFill="accent6" w:themeFillTint="33"/>
                <w:vAlign w:val="center"/>
              </w:tcPr>
              <w:p w14:paraId="5A6C57F7" w14:textId="0FC1374E" w:rsidR="00054313" w:rsidRPr="00375F98" w:rsidRDefault="00C64988" w:rsidP="00C64988">
                <w:pPr>
                  <w:tabs>
                    <w:tab w:val="center" w:pos="4320"/>
                    <w:tab w:val="right" w:pos="8640"/>
                  </w:tabs>
                  <w:rPr>
                    <w:rFonts w:asciiTheme="majorHAnsi" w:eastAsia="Times New Roman" w:hAnsiTheme="majorHAnsi" w:cs="Times New Roman"/>
                    <w:b/>
                    <w:color w:val="000000"/>
                    <w:sz w:val="20"/>
                    <w:szCs w:val="22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</w:tr>
      <w:tr w:rsidR="00054313" w:rsidRPr="00375F98" w14:paraId="3BF094E3" w14:textId="77777777" w:rsidTr="0044398C">
        <w:tc>
          <w:tcPr>
            <w:tcW w:w="3325" w:type="dxa"/>
            <w:shd w:val="clear" w:color="auto" w:fill="FDE9D9" w:themeFill="accent6" w:themeFillTint="33"/>
            <w:vAlign w:val="center"/>
          </w:tcPr>
          <w:p w14:paraId="4761EA53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hAnsiTheme="majorHAnsi"/>
                <w:b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>Who is the research participant? (e.g., patient, caregiver, etc.)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160846405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FDE9D9" w:themeFill="accent6" w:themeFillTint="33"/>
                <w:vAlign w:val="center"/>
              </w:tcPr>
              <w:p w14:paraId="12673F2F" w14:textId="77777777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25377914"/>
            <w:placeholder>
              <w:docPart w:val="A1853A4FF535433891DFE80BE0ECEADC"/>
            </w:placeholder>
            <w:text/>
          </w:sdtPr>
          <w:sdtEndPr/>
          <w:sdtContent>
            <w:tc>
              <w:tcPr>
                <w:tcW w:w="1350" w:type="dxa"/>
                <w:shd w:val="clear" w:color="auto" w:fill="FDE9D9" w:themeFill="accent6" w:themeFillTint="33"/>
                <w:vAlign w:val="center"/>
              </w:tcPr>
              <w:p w14:paraId="1DEF9710" w14:textId="37EBE39D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3022874"/>
            <w:placeholder>
              <w:docPart w:val="AA10DCB6A4884AAFA2FC2B862A71A806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FDE9D9" w:themeFill="accent6" w:themeFillTint="33"/>
                <w:vAlign w:val="center"/>
              </w:tcPr>
              <w:p w14:paraId="0B830201" w14:textId="00340547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10605FBE" w14:textId="77777777" w:rsidTr="0044398C">
        <w:tc>
          <w:tcPr>
            <w:tcW w:w="3325" w:type="dxa"/>
            <w:shd w:val="clear" w:color="auto" w:fill="FDE9D9" w:themeFill="accent6" w:themeFillTint="33"/>
            <w:vAlign w:val="center"/>
          </w:tcPr>
          <w:p w14:paraId="178CAEF8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</w:pPr>
            <w:r w:rsidRPr="00375F98">
              <w:rPr>
                <w:rFonts w:ascii="Calibri" w:hAnsi="Calibri"/>
                <w:b/>
                <w:color w:val="000000"/>
                <w:sz w:val="20"/>
                <w:szCs w:val="20"/>
              </w:rPr>
              <w:t xml:space="preserve">Sex 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59143715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FDE9D9" w:themeFill="accent6" w:themeFillTint="33"/>
                <w:vAlign w:val="center"/>
              </w:tcPr>
              <w:p w14:paraId="0B212628" w14:textId="35EBB967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-1476979018"/>
            <w:placeholder>
              <w:docPart w:val="990242E754D44E4AAAAD55BA6DD05683"/>
            </w:placeholder>
            <w:text/>
          </w:sdtPr>
          <w:sdtEndPr/>
          <w:sdtContent>
            <w:tc>
              <w:tcPr>
                <w:tcW w:w="1350" w:type="dxa"/>
                <w:shd w:val="clear" w:color="auto" w:fill="FDE9D9" w:themeFill="accent6" w:themeFillTint="33"/>
                <w:vAlign w:val="center"/>
              </w:tcPr>
              <w:p w14:paraId="11C179A4" w14:textId="668BC6BA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1933306729"/>
            <w:placeholder>
              <w:docPart w:val="590634664CB74293A2CE4A05F4E06B25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FDE9D9" w:themeFill="accent6" w:themeFillTint="33"/>
                <w:vAlign w:val="center"/>
              </w:tcPr>
              <w:p w14:paraId="46644964" w14:textId="757E642C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6C1EC0F9" w14:textId="77777777" w:rsidTr="0044398C">
        <w:tc>
          <w:tcPr>
            <w:tcW w:w="3325" w:type="dxa"/>
            <w:shd w:val="clear" w:color="auto" w:fill="FDE9D9" w:themeFill="accent6" w:themeFillTint="33"/>
            <w:vAlign w:val="center"/>
          </w:tcPr>
          <w:p w14:paraId="5C45AA67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</w:pPr>
            <w:r w:rsidRPr="00375F98">
              <w:rPr>
                <w:rFonts w:ascii="Calibri" w:hAnsi="Calibri"/>
                <w:b/>
                <w:color w:val="000000"/>
                <w:sz w:val="20"/>
                <w:szCs w:val="20"/>
              </w:rPr>
              <w:t xml:space="preserve">Ethnicity 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18610797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FDE9D9" w:themeFill="accent6" w:themeFillTint="33"/>
                <w:vAlign w:val="center"/>
              </w:tcPr>
              <w:p w14:paraId="77A71BF7" w14:textId="1AC96DD3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597220833"/>
            <w:placeholder>
              <w:docPart w:val="0EDD3EBB1436460F8E6DE98CBC91ED8D"/>
            </w:placeholder>
            <w:text/>
          </w:sdtPr>
          <w:sdtEndPr/>
          <w:sdtContent>
            <w:tc>
              <w:tcPr>
                <w:tcW w:w="1350" w:type="dxa"/>
                <w:shd w:val="clear" w:color="auto" w:fill="FDE9D9" w:themeFill="accent6" w:themeFillTint="33"/>
                <w:vAlign w:val="center"/>
              </w:tcPr>
              <w:p w14:paraId="60E8B7CF" w14:textId="51763446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-636036125"/>
            <w:placeholder>
              <w:docPart w:val="3FC1F476CAF74BA59A8C3DF2E6EF0452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FDE9D9" w:themeFill="accent6" w:themeFillTint="33"/>
                <w:vAlign w:val="center"/>
              </w:tcPr>
              <w:p w14:paraId="5AE05B63" w14:textId="2BED6116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2D1E3019" w14:textId="77777777" w:rsidTr="0044398C">
        <w:tc>
          <w:tcPr>
            <w:tcW w:w="3325" w:type="dxa"/>
            <w:shd w:val="clear" w:color="auto" w:fill="FDE9D9" w:themeFill="accent6" w:themeFillTint="33"/>
            <w:vAlign w:val="center"/>
          </w:tcPr>
          <w:p w14:paraId="72DE12C1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</w:pPr>
            <w:r w:rsidRPr="00375F98">
              <w:rPr>
                <w:rFonts w:ascii="Calibri" w:hAnsi="Calibri"/>
                <w:b/>
                <w:color w:val="000000"/>
                <w:sz w:val="20"/>
                <w:szCs w:val="20"/>
              </w:rPr>
              <w:t xml:space="preserve">Race 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-40684907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FDE9D9" w:themeFill="accent6" w:themeFillTint="33"/>
                <w:vAlign w:val="center"/>
              </w:tcPr>
              <w:p w14:paraId="4C827185" w14:textId="4AAD03BE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-1960631607"/>
            <w:placeholder>
              <w:docPart w:val="19464270D0FA44368E03437F7C066D6B"/>
            </w:placeholder>
            <w:text/>
          </w:sdtPr>
          <w:sdtEndPr/>
          <w:sdtContent>
            <w:tc>
              <w:tcPr>
                <w:tcW w:w="1350" w:type="dxa"/>
                <w:shd w:val="clear" w:color="auto" w:fill="FDE9D9" w:themeFill="accent6" w:themeFillTint="33"/>
                <w:vAlign w:val="center"/>
              </w:tcPr>
              <w:p w14:paraId="4349DB73" w14:textId="2076FE67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-1756353428"/>
            <w:placeholder>
              <w:docPart w:val="4AE2BF7AD3054BEEA80F095B73624623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FDE9D9" w:themeFill="accent6" w:themeFillTint="33"/>
                <w:vAlign w:val="center"/>
              </w:tcPr>
              <w:p w14:paraId="0374A658" w14:textId="16E58894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3331291F" w14:textId="77777777" w:rsidTr="0044398C">
        <w:tc>
          <w:tcPr>
            <w:tcW w:w="3325" w:type="dxa"/>
            <w:shd w:val="clear" w:color="auto" w:fill="FDE9D9" w:themeFill="accent6" w:themeFillTint="33"/>
            <w:vAlign w:val="center"/>
          </w:tcPr>
          <w:p w14:paraId="7A27F669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</w:pPr>
            <w:r w:rsidRPr="00375F98">
              <w:rPr>
                <w:rFonts w:ascii="Calibri" w:hAnsi="Calibri"/>
                <w:b/>
                <w:color w:val="000000"/>
                <w:sz w:val="20"/>
                <w:szCs w:val="20"/>
              </w:rPr>
              <w:t xml:space="preserve">Age in years 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-185394624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FDE9D9" w:themeFill="accent6" w:themeFillTint="33"/>
                <w:vAlign w:val="center"/>
              </w:tcPr>
              <w:p w14:paraId="6A251759" w14:textId="73CCA7F5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-1068572401"/>
            <w:placeholder>
              <w:docPart w:val="AB9C895D99E54CF4871DED3487D8835F"/>
            </w:placeholder>
            <w:text/>
          </w:sdtPr>
          <w:sdtEndPr/>
          <w:sdtContent>
            <w:tc>
              <w:tcPr>
                <w:tcW w:w="1350" w:type="dxa"/>
                <w:shd w:val="clear" w:color="auto" w:fill="FDE9D9" w:themeFill="accent6" w:themeFillTint="33"/>
                <w:vAlign w:val="center"/>
              </w:tcPr>
              <w:p w14:paraId="2BFD9F41" w14:textId="5F84B2BB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1529688097"/>
            <w:placeholder>
              <w:docPart w:val="AE0148659D9446119939CDE65C159966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FDE9D9" w:themeFill="accent6" w:themeFillTint="33"/>
                <w:vAlign w:val="center"/>
              </w:tcPr>
              <w:p w14:paraId="3BD345FF" w14:textId="18F78918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6C2A8B82" w14:textId="77777777" w:rsidTr="0044398C">
        <w:tc>
          <w:tcPr>
            <w:tcW w:w="3325" w:type="dxa"/>
            <w:shd w:val="clear" w:color="auto" w:fill="FDE9D9" w:themeFill="accent6" w:themeFillTint="33"/>
            <w:vAlign w:val="center"/>
          </w:tcPr>
          <w:p w14:paraId="000349CE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hAnsiTheme="majorHAnsi"/>
                <w:b/>
                <w:sz w:val="20"/>
                <w:szCs w:val="22"/>
              </w:rPr>
            </w:pPr>
            <w:r w:rsidRPr="00375F98">
              <w:rPr>
                <w:rFonts w:ascii="Calibri" w:hAnsi="Calibri"/>
                <w:b/>
                <w:sz w:val="20"/>
                <w:szCs w:val="20"/>
              </w:rPr>
              <w:t>Current Marital Status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137882299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FDE9D9" w:themeFill="accent6" w:themeFillTint="33"/>
                <w:vAlign w:val="center"/>
              </w:tcPr>
              <w:p w14:paraId="19331883" w14:textId="6735054F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548276782"/>
            <w:placeholder>
              <w:docPart w:val="568A4CDEEE69438187BD462F959C34EA"/>
            </w:placeholder>
            <w:text/>
          </w:sdtPr>
          <w:sdtEndPr/>
          <w:sdtContent>
            <w:tc>
              <w:tcPr>
                <w:tcW w:w="1350" w:type="dxa"/>
                <w:shd w:val="clear" w:color="auto" w:fill="FDE9D9" w:themeFill="accent6" w:themeFillTint="33"/>
                <w:vAlign w:val="center"/>
              </w:tcPr>
              <w:p w14:paraId="584027AA" w14:textId="6C065ED0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1678311600"/>
            <w:placeholder>
              <w:docPart w:val="FF520B03A789455C9123490A79748005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FDE9D9" w:themeFill="accent6" w:themeFillTint="33"/>
                <w:vAlign w:val="center"/>
              </w:tcPr>
              <w:p w14:paraId="303E96C3" w14:textId="0FDB2281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4703F5C0" w14:textId="77777777" w:rsidTr="0044398C">
        <w:tc>
          <w:tcPr>
            <w:tcW w:w="3325" w:type="dxa"/>
            <w:shd w:val="clear" w:color="auto" w:fill="DAEEF3" w:themeFill="accent5" w:themeFillTint="33"/>
            <w:vAlign w:val="center"/>
          </w:tcPr>
          <w:p w14:paraId="3736DDCF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hAnsiTheme="majorHAnsi"/>
                <w:b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 xml:space="preserve">Primary life-limiting diagnosis/illness 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41945835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4EE8111C" w14:textId="60C449F8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748538165"/>
            <w:placeholder>
              <w:docPart w:val="BB7CF1126EBA475482CF31344CE1EF2E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37E540E1" w14:textId="4CA0A9AB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936643313"/>
            <w:placeholder>
              <w:docPart w:val="815E78E672914547A4C5A56F48AE1569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70F6CC2E" w14:textId="4D976C32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5C123719" w14:textId="77777777" w:rsidTr="0044398C">
        <w:tc>
          <w:tcPr>
            <w:tcW w:w="3325" w:type="dxa"/>
            <w:shd w:val="clear" w:color="auto" w:fill="DAEEF3" w:themeFill="accent5" w:themeFillTint="33"/>
            <w:vAlign w:val="center"/>
          </w:tcPr>
          <w:p w14:paraId="7DF79618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hAnsiTheme="majorHAnsi"/>
                <w:b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>Performance status (AKPS)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124361633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1E4624A3" w14:textId="62731EA5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-465590987"/>
            <w:placeholder>
              <w:docPart w:val="72657D3D5B8C46648889918C5CAF21D6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03F835E5" w14:textId="62C8FD6A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49121577"/>
            <w:placeholder>
              <w:docPart w:val="68F90DE32D084911BB039FA625DD6A1D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643839E7" w14:textId="5F254D7A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2809EDB2" w14:textId="77777777" w:rsidTr="0044398C">
        <w:trPr>
          <w:trHeight w:val="260"/>
        </w:trPr>
        <w:tc>
          <w:tcPr>
            <w:tcW w:w="3325" w:type="dxa"/>
            <w:shd w:val="clear" w:color="auto" w:fill="DAEEF3" w:themeFill="accent5" w:themeFillTint="33"/>
            <w:vAlign w:val="center"/>
          </w:tcPr>
          <w:p w14:paraId="41D88E4D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hAnsiTheme="majorHAnsi"/>
                <w:b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>Enrolled in Hospice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21678418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2BD8001B" w14:textId="4453825E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1164507932"/>
            <w:placeholder>
              <w:docPart w:val="F35267DCB56A480A88372813CEF57526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1888E760" w14:textId="2ADF5824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-1102797837"/>
            <w:placeholder>
              <w:docPart w:val="8A10B54592404F24921098CCEC4D4F2E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57210000" w14:textId="7C1EC57F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4374A720" w14:textId="77777777" w:rsidTr="0044398C">
        <w:tc>
          <w:tcPr>
            <w:tcW w:w="3325" w:type="dxa"/>
            <w:shd w:val="clear" w:color="auto" w:fill="DAEEF3" w:themeFill="accent5" w:themeFillTint="33"/>
            <w:vAlign w:val="center"/>
          </w:tcPr>
          <w:p w14:paraId="1FF09C82" w14:textId="77777777" w:rsidR="00054313" w:rsidRPr="00375F98" w:rsidRDefault="00054313" w:rsidP="0044398C">
            <w:pPr>
              <w:numPr>
                <w:ilvl w:val="1"/>
                <w:numId w:val="17"/>
              </w:numPr>
              <w:ind w:left="360"/>
              <w:contextualSpacing/>
              <w:rPr>
                <w:rFonts w:asciiTheme="majorHAnsi" w:eastAsia="Times New Roman" w:hAnsiTheme="majorHAnsi" w:cs="Times New Roman"/>
                <w:b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sz w:val="20"/>
                <w:szCs w:val="22"/>
              </w:rPr>
              <w:t>If yes to hospice, where is hospice care provided?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-119931356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6CB0EEB5" w14:textId="77777777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2132045514"/>
            <w:placeholder>
              <w:docPart w:val="4BD890513A1843A8AB7B0A8146AE4521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5AC27A88" w14:textId="7D9A1C88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-1252813155"/>
            <w:placeholder>
              <w:docPart w:val="808C23968B07439BA8A11617AF79E50F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71E39915" w14:textId="4C66A317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16E56FBC" w14:textId="77777777" w:rsidTr="0044398C">
        <w:tc>
          <w:tcPr>
            <w:tcW w:w="3325" w:type="dxa"/>
            <w:shd w:val="clear" w:color="auto" w:fill="DAEEF3" w:themeFill="accent5" w:themeFillTint="33"/>
            <w:vAlign w:val="center"/>
          </w:tcPr>
          <w:p w14:paraId="6D3C5110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sz w:val="20"/>
                <w:szCs w:val="22"/>
              </w:rPr>
              <w:t>Receiving Palliative Care (PC)?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-178619006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3DFEB5DE" w14:textId="42A5662B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-1288812536"/>
            <w:placeholder>
              <w:docPart w:val="CECE240133964B89A0ADD78ECCA99EEA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6F93E494" w14:textId="4ACDA0F2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-295759369"/>
            <w:placeholder>
              <w:docPart w:val="84DCCC7E51944326A64E6920D94014B2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17B5074A" w14:textId="5FB7812A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55C5F422" w14:textId="77777777" w:rsidTr="0044398C">
        <w:tc>
          <w:tcPr>
            <w:tcW w:w="3325" w:type="dxa"/>
            <w:shd w:val="clear" w:color="auto" w:fill="DAEEF3" w:themeFill="accent5" w:themeFillTint="33"/>
            <w:vAlign w:val="center"/>
          </w:tcPr>
          <w:p w14:paraId="7AFC4E91" w14:textId="77777777" w:rsidR="00054313" w:rsidRPr="00375F98" w:rsidRDefault="00054313" w:rsidP="0044398C">
            <w:pPr>
              <w:numPr>
                <w:ilvl w:val="1"/>
                <w:numId w:val="17"/>
              </w:numPr>
              <w:ind w:left="360"/>
              <w:contextualSpacing/>
              <w:rPr>
                <w:rFonts w:asciiTheme="majorHAnsi" w:hAnsiTheme="majorHAnsi"/>
                <w:b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>If yes to receiving PC, where is PC provided?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2029210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3C5F179F" w14:textId="77777777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-371157846"/>
            <w:placeholder>
              <w:docPart w:val="67B500EC340B46FD87BFE469AF80ACA6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271A0DD9" w14:textId="0EE1F376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-517076809"/>
            <w:placeholder>
              <w:docPart w:val="40F75EA3DED14B55909FAB5FC125C016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2D920491" w14:textId="0E25EB94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1503B0BC" w14:textId="77777777" w:rsidTr="0044398C">
        <w:tc>
          <w:tcPr>
            <w:tcW w:w="3325" w:type="dxa"/>
            <w:shd w:val="clear" w:color="auto" w:fill="DAEEF3" w:themeFill="accent5" w:themeFillTint="33"/>
            <w:vAlign w:val="center"/>
          </w:tcPr>
          <w:p w14:paraId="2633A4CE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hAnsiTheme="majorHAnsi"/>
                <w:b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>Source of Death information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-34139815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26462E42" w14:textId="77777777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887604023"/>
            <w:placeholder>
              <w:docPart w:val="61067F0F18E144DC8CA2C993065182DD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6D694F06" w14:textId="6266CBBE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200055859"/>
            <w:placeholder>
              <w:docPart w:val="71D096E3E35F4F18A72873C9C078954A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7C098A18" w14:textId="047D46E8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17CA9D96" w14:textId="77777777" w:rsidTr="0044398C">
        <w:tc>
          <w:tcPr>
            <w:tcW w:w="3325" w:type="dxa"/>
            <w:shd w:val="clear" w:color="auto" w:fill="DAEEF3" w:themeFill="accent5" w:themeFillTint="33"/>
            <w:vAlign w:val="center"/>
          </w:tcPr>
          <w:p w14:paraId="499FD312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>Location of Death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-73647653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13712AEA" w14:textId="11EF15DB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-930730713"/>
            <w:placeholder>
              <w:docPart w:val="37C864C3747A4FB7958FDE31C9233688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77881085" w14:textId="6078386C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-1509907689"/>
            <w:placeholder>
              <w:docPart w:val="7FC6C15AF10841F9B077809C1B838163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39EEC364" w14:textId="308AB745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064D7D47" w14:textId="77777777" w:rsidTr="0044398C">
        <w:tc>
          <w:tcPr>
            <w:tcW w:w="3325" w:type="dxa"/>
            <w:shd w:val="clear" w:color="auto" w:fill="DAEEF3" w:themeFill="accent5" w:themeFillTint="33"/>
            <w:vAlign w:val="center"/>
          </w:tcPr>
          <w:p w14:paraId="530C3731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hAnsiTheme="majorHAnsi"/>
                <w:b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>Enrolled in Hospice at time of death?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-34732730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16AE3961" w14:textId="77777777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1582335030"/>
            <w:placeholder>
              <w:docPart w:val="E04393D9D5644238BFED26D831F15D09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34DC0B44" w14:textId="76DFFB2C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702055512"/>
            <w:placeholder>
              <w:docPart w:val="CE59F9137BF14B66A6AB9F3219FA2CBF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78A8FF0D" w14:textId="1B40849E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  <w:tr w:rsidR="00054313" w:rsidRPr="00375F98" w14:paraId="43357FEF" w14:textId="77777777" w:rsidTr="0044398C">
        <w:tc>
          <w:tcPr>
            <w:tcW w:w="3325" w:type="dxa"/>
            <w:shd w:val="clear" w:color="auto" w:fill="DAEEF3" w:themeFill="accent5" w:themeFillTint="33"/>
            <w:vAlign w:val="center"/>
          </w:tcPr>
          <w:p w14:paraId="65CBC177" w14:textId="77777777" w:rsidR="00054313" w:rsidRPr="00375F98" w:rsidRDefault="00054313" w:rsidP="0044398C">
            <w:pPr>
              <w:numPr>
                <w:ilvl w:val="0"/>
                <w:numId w:val="17"/>
              </w:numPr>
              <w:ind w:left="360"/>
              <w:contextualSpacing/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</w:pPr>
            <w:r w:rsidRPr="00375F98">
              <w:rPr>
                <w:rFonts w:asciiTheme="majorHAnsi" w:eastAsia="Times New Roman" w:hAnsiTheme="majorHAnsi" w:cs="Times New Roman"/>
                <w:b/>
                <w:color w:val="000000"/>
                <w:sz w:val="20"/>
                <w:szCs w:val="22"/>
              </w:rPr>
              <w:t xml:space="preserve">Receiving PC at time of death? </w:t>
            </w:r>
          </w:p>
        </w:tc>
        <w:sdt>
          <w:sdtPr>
            <w:rPr>
              <w:rFonts w:asciiTheme="majorHAnsi" w:hAnsiTheme="majorHAnsi"/>
              <w:b/>
              <w:sz w:val="20"/>
              <w:szCs w:val="20"/>
            </w:rPr>
            <w:id w:val="184504743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1170" w:type="dxa"/>
                <w:shd w:val="clear" w:color="auto" w:fill="DAEEF3" w:themeFill="accent5" w:themeFillTint="33"/>
                <w:vAlign w:val="center"/>
              </w:tcPr>
              <w:p w14:paraId="54C9E6AB" w14:textId="77777777" w:rsidR="00054313" w:rsidRPr="00375F98" w:rsidRDefault="00054313" w:rsidP="0044398C">
                <w:pPr>
                  <w:jc w:val="center"/>
                  <w:rPr>
                    <w:rFonts w:asciiTheme="majorHAnsi" w:hAnsiTheme="majorHAnsi"/>
                    <w:b/>
                    <w:sz w:val="20"/>
                    <w:szCs w:val="20"/>
                  </w:rPr>
                </w:pPr>
                <w:r>
                  <w:rPr>
                    <w:rFonts w:ascii="MS Gothic" w:eastAsia="MS Gothic" w:hAnsi="MS Gothic" w:hint="eastAsia"/>
                    <w:b/>
                    <w:sz w:val="20"/>
                    <w:szCs w:val="20"/>
                  </w:rPr>
                  <w:t>☐</w:t>
                </w:r>
              </w:p>
            </w:tc>
          </w:sdtContent>
        </w:sdt>
        <w:sdt>
          <w:sdtPr>
            <w:rPr>
              <w:color w:val="808080"/>
            </w:rPr>
            <w:id w:val="-581070482"/>
            <w:placeholder>
              <w:docPart w:val="FDAE3CCE947A44AB95F9032FACF5252F"/>
            </w:placeholder>
            <w:text/>
          </w:sdtPr>
          <w:sdtEndPr/>
          <w:sdtContent>
            <w:tc>
              <w:tcPr>
                <w:tcW w:w="1350" w:type="dxa"/>
                <w:shd w:val="clear" w:color="auto" w:fill="DAEEF3" w:themeFill="accent5" w:themeFillTint="33"/>
                <w:vAlign w:val="center"/>
              </w:tcPr>
              <w:p w14:paraId="60A3124C" w14:textId="1109B314" w:rsidR="00054313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color w:val="80808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</w:rPr>
            <w:id w:val="1360239577"/>
            <w:placeholder>
              <w:docPart w:val="9462C3032D254E7D8CEB054E76E148EF"/>
            </w:placeholder>
            <w:showingPlcHdr/>
            <w:text/>
          </w:sdtPr>
          <w:sdtEndPr>
            <w:rPr>
              <w:rStyle w:val="DefaultParagraphFont"/>
              <w:rFonts w:asciiTheme="majorHAnsi" w:eastAsia="Times New Roman" w:hAnsiTheme="majorHAnsi" w:cs="Times New Roman"/>
              <w:b w:val="0"/>
              <w:color w:val="000000"/>
              <w:sz w:val="20"/>
              <w:szCs w:val="24"/>
            </w:rPr>
          </w:sdtEndPr>
          <w:sdtContent>
            <w:tc>
              <w:tcPr>
                <w:tcW w:w="4955" w:type="dxa"/>
                <w:shd w:val="clear" w:color="auto" w:fill="DAEEF3" w:themeFill="accent5" w:themeFillTint="33"/>
                <w:vAlign w:val="center"/>
              </w:tcPr>
              <w:p w14:paraId="6B01E831" w14:textId="49F50BD2" w:rsidR="00054313" w:rsidRPr="00375F98" w:rsidRDefault="00C64988" w:rsidP="00C64988">
                <w:pPr>
                  <w:rPr>
                    <w:rFonts w:asciiTheme="majorHAnsi" w:hAnsiTheme="majorHAnsi"/>
                    <w:b/>
                    <w:color w:val="0000FF"/>
                    <w:sz w:val="20"/>
                    <w:szCs w:val="20"/>
                  </w:rPr>
                </w:pPr>
                <w:r>
                  <w:rPr>
                    <w:rStyle w:val="PlaceholderText"/>
                  </w:rPr>
                  <w:t xml:space="preserve"> </w:t>
                </w:r>
              </w:p>
            </w:tc>
          </w:sdtContent>
        </w:sdt>
      </w:tr>
    </w:tbl>
    <w:p w14:paraId="7679CF75" w14:textId="77777777" w:rsidR="00054313" w:rsidRDefault="00054313" w:rsidP="00054313">
      <w:pPr>
        <w:rPr>
          <w:rFonts w:asciiTheme="majorHAnsi" w:hAnsiTheme="majorHAnsi"/>
          <w:b/>
          <w:i/>
          <w:sz w:val="20"/>
          <w:szCs w:val="22"/>
        </w:rPr>
      </w:pPr>
      <w:r w:rsidRPr="00375F98">
        <w:rPr>
          <w:rFonts w:asciiTheme="majorHAnsi" w:hAnsiTheme="majorHAnsi"/>
          <w:b/>
          <w:i/>
          <w:sz w:val="20"/>
          <w:szCs w:val="22"/>
        </w:rPr>
        <w:t>Cells in blue only need to be collected for patient research participants. Cells in orange should be collected regardless of participant type.</w:t>
      </w:r>
    </w:p>
    <w:p w14:paraId="02708C33" w14:textId="029A89A0" w:rsidR="00054313" w:rsidRDefault="00054313">
      <w:pPr>
        <w:rPr>
          <w:rFonts w:asciiTheme="majorHAnsi" w:hAnsiTheme="majorHAnsi"/>
          <w:b/>
          <w:color w:val="000000" w:themeColor="text1"/>
        </w:rPr>
      </w:pPr>
    </w:p>
    <w:p w14:paraId="2D001AC0" w14:textId="0708A9ED" w:rsidR="00BD523A" w:rsidRPr="00BD523A" w:rsidRDefault="00587E33" w:rsidP="00BD523A">
      <w:pPr>
        <w:keepNext/>
        <w:keepLines/>
        <w:jc w:val="center"/>
        <w:rPr>
          <w:rFonts w:asciiTheme="majorHAnsi" w:hAnsiTheme="majorHAnsi"/>
          <w:b/>
          <w:color w:val="000000" w:themeColor="text1"/>
        </w:rPr>
      </w:pPr>
      <w:r>
        <w:rPr>
          <w:rFonts w:asciiTheme="majorHAnsi" w:hAnsiTheme="majorHAnsi"/>
          <w:b/>
          <w:color w:val="000000" w:themeColor="text1"/>
        </w:rPr>
        <w:t>PATIENT REPORTED OUTCOME</w:t>
      </w:r>
      <w:r w:rsidR="00BD523A" w:rsidRPr="00BD523A">
        <w:rPr>
          <w:rFonts w:asciiTheme="majorHAnsi" w:hAnsiTheme="majorHAnsi"/>
          <w:b/>
          <w:color w:val="000000" w:themeColor="text1"/>
        </w:rPr>
        <w:t xml:space="preserve"> INSTRUMENTS </w:t>
      </w:r>
    </w:p>
    <w:tbl>
      <w:tblPr>
        <w:tblStyle w:val="TableGrid2"/>
        <w:tblW w:w="0" w:type="auto"/>
        <w:tblLook w:val="04A0" w:firstRow="1" w:lastRow="0" w:firstColumn="1" w:lastColumn="0" w:noHBand="0" w:noVBand="1"/>
      </w:tblPr>
      <w:tblGrid>
        <w:gridCol w:w="2148"/>
        <w:gridCol w:w="1769"/>
        <w:gridCol w:w="6873"/>
      </w:tblGrid>
      <w:tr w:rsidR="00BD523A" w:rsidRPr="00BD523A" w14:paraId="5EDB5A84" w14:textId="77777777" w:rsidTr="00BD523A">
        <w:tc>
          <w:tcPr>
            <w:tcW w:w="2148" w:type="dxa"/>
            <w:shd w:val="clear" w:color="auto" w:fill="CCC0D9" w:themeFill="accent4" w:themeFillTint="66"/>
            <w:vAlign w:val="center"/>
          </w:tcPr>
          <w:p w14:paraId="3AF298A5" w14:textId="77777777" w:rsidR="00BD523A" w:rsidRPr="00BD523A" w:rsidRDefault="00BD523A" w:rsidP="00BD523A">
            <w:pPr>
              <w:jc w:val="center"/>
              <w:rPr>
                <w:rFonts w:ascii="Calibri" w:hAnsi="Calibri"/>
                <w:b/>
                <w:sz w:val="22"/>
                <w:szCs w:val="20"/>
              </w:rPr>
            </w:pPr>
            <w:r w:rsidRPr="00BD523A">
              <w:rPr>
                <w:rFonts w:ascii="Calibri" w:hAnsi="Calibri"/>
                <w:b/>
                <w:sz w:val="22"/>
                <w:szCs w:val="20"/>
              </w:rPr>
              <w:t>CONTENT</w:t>
            </w:r>
          </w:p>
          <w:p w14:paraId="07D6C44B" w14:textId="77777777" w:rsidR="00BD523A" w:rsidRPr="00BD523A" w:rsidRDefault="00BD523A" w:rsidP="00BD523A">
            <w:pPr>
              <w:jc w:val="center"/>
              <w:rPr>
                <w:rFonts w:ascii="Calibri" w:hAnsi="Calibri"/>
                <w:i/>
                <w:sz w:val="22"/>
                <w:szCs w:val="20"/>
              </w:rPr>
            </w:pPr>
            <w:r w:rsidRPr="00BD523A">
              <w:rPr>
                <w:rFonts w:ascii="Calibri" w:hAnsi="Calibri"/>
                <w:i/>
                <w:sz w:val="22"/>
                <w:szCs w:val="20"/>
              </w:rPr>
              <w:t>(e.g., PS)</w:t>
            </w:r>
          </w:p>
        </w:tc>
        <w:tc>
          <w:tcPr>
            <w:tcW w:w="1769" w:type="dxa"/>
            <w:shd w:val="clear" w:color="auto" w:fill="CCC0D9" w:themeFill="accent4" w:themeFillTint="66"/>
            <w:vAlign w:val="center"/>
          </w:tcPr>
          <w:p w14:paraId="55351642" w14:textId="77777777" w:rsidR="00BD523A" w:rsidRPr="00BD523A" w:rsidRDefault="00BD523A" w:rsidP="00BD523A">
            <w:pPr>
              <w:jc w:val="center"/>
              <w:rPr>
                <w:rFonts w:ascii="Calibri" w:hAnsi="Calibri"/>
                <w:b/>
                <w:sz w:val="22"/>
                <w:szCs w:val="20"/>
              </w:rPr>
            </w:pPr>
            <w:r w:rsidRPr="00BD523A">
              <w:rPr>
                <w:rFonts w:ascii="Calibri" w:hAnsi="Calibri"/>
                <w:b/>
                <w:sz w:val="22"/>
                <w:szCs w:val="20"/>
              </w:rPr>
              <w:t>ABBREV</w:t>
            </w:r>
          </w:p>
          <w:p w14:paraId="70A3D7D6" w14:textId="77777777" w:rsidR="00BD523A" w:rsidRPr="00BD523A" w:rsidRDefault="00BD523A" w:rsidP="00BD523A">
            <w:pPr>
              <w:jc w:val="center"/>
              <w:rPr>
                <w:rFonts w:ascii="Calibri" w:hAnsi="Calibri"/>
                <w:i/>
                <w:sz w:val="22"/>
                <w:szCs w:val="20"/>
              </w:rPr>
            </w:pPr>
            <w:r w:rsidRPr="00BD523A">
              <w:rPr>
                <w:rFonts w:ascii="Calibri" w:hAnsi="Calibri"/>
                <w:i/>
                <w:sz w:val="22"/>
                <w:szCs w:val="20"/>
              </w:rPr>
              <w:t>(e.g., AKPS)</w:t>
            </w:r>
          </w:p>
        </w:tc>
        <w:tc>
          <w:tcPr>
            <w:tcW w:w="6873" w:type="dxa"/>
            <w:shd w:val="clear" w:color="auto" w:fill="CCC0D9" w:themeFill="accent4" w:themeFillTint="66"/>
            <w:vAlign w:val="center"/>
          </w:tcPr>
          <w:p w14:paraId="589C223B" w14:textId="77777777" w:rsidR="00BD523A" w:rsidRPr="00BD523A" w:rsidRDefault="00BD523A" w:rsidP="00BD523A">
            <w:pPr>
              <w:jc w:val="center"/>
              <w:rPr>
                <w:rFonts w:ascii="Calibri" w:hAnsi="Calibri"/>
                <w:b/>
                <w:sz w:val="22"/>
                <w:szCs w:val="20"/>
              </w:rPr>
            </w:pPr>
            <w:r w:rsidRPr="00BD523A">
              <w:rPr>
                <w:rFonts w:ascii="Calibri" w:hAnsi="Calibri"/>
                <w:b/>
                <w:sz w:val="22"/>
                <w:szCs w:val="20"/>
              </w:rPr>
              <w:t>INSTRUMENT NAME</w:t>
            </w:r>
          </w:p>
          <w:p w14:paraId="78DA0414" w14:textId="77777777" w:rsidR="00BD523A" w:rsidRPr="00BD523A" w:rsidRDefault="00BD523A" w:rsidP="00BD523A">
            <w:pPr>
              <w:jc w:val="center"/>
              <w:rPr>
                <w:rFonts w:ascii="Calibri" w:hAnsi="Calibri"/>
                <w:i/>
                <w:sz w:val="22"/>
                <w:szCs w:val="20"/>
              </w:rPr>
            </w:pPr>
            <w:r w:rsidRPr="00BD523A">
              <w:rPr>
                <w:rFonts w:ascii="Calibri" w:hAnsi="Calibri"/>
                <w:i/>
                <w:sz w:val="22"/>
                <w:szCs w:val="20"/>
              </w:rPr>
              <w:t>(e.g., Australian Modified Karnofsky Performance Status)</w:t>
            </w:r>
          </w:p>
        </w:tc>
      </w:tr>
      <w:tr w:rsidR="00C64988" w:rsidRPr="00BD523A" w14:paraId="482ADC99" w14:textId="77777777" w:rsidTr="00C64988">
        <w:sdt>
          <w:sdtPr>
            <w:rPr>
              <w:rStyle w:val="formChar"/>
              <w:sz w:val="20"/>
              <w:szCs w:val="20"/>
            </w:rPr>
            <w:id w:val="1238362574"/>
            <w:placeholder>
              <w:docPart w:val="C24E20D8D98E4CD29CF1B34C5884FC89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72307DE4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222531172"/>
            <w:placeholder>
              <w:docPart w:val="12CC752EA2A64D06B06E63AEEE148A1F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495A8139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1012611700"/>
            <w:placeholder>
              <w:docPart w:val="DB9EF3FF1902459A9038E5FA037891A0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301C490A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5734ECD0" w14:textId="77777777" w:rsidTr="00C64988">
        <w:sdt>
          <w:sdtPr>
            <w:rPr>
              <w:rStyle w:val="formChar"/>
              <w:sz w:val="20"/>
              <w:szCs w:val="20"/>
            </w:rPr>
            <w:id w:val="-1628462496"/>
            <w:placeholder>
              <w:docPart w:val="1D93C77B849240C1980D63CD34EC5FAB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4C68EDE9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1877544053"/>
            <w:placeholder>
              <w:docPart w:val="00FE53C5AEEC4934928104D341B78C29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707BCECC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1893957113"/>
            <w:placeholder>
              <w:docPart w:val="41C3470DEB1B4F33A737FAC9889BA2FD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58B94911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12011E7F" w14:textId="77777777" w:rsidTr="00C64988">
        <w:sdt>
          <w:sdtPr>
            <w:rPr>
              <w:rStyle w:val="formChar"/>
              <w:sz w:val="20"/>
              <w:szCs w:val="20"/>
            </w:rPr>
            <w:id w:val="1460611413"/>
            <w:placeholder>
              <w:docPart w:val="4D85C5B50C9F4098B3658AF0E5258E71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6128CDB8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67419838"/>
            <w:placeholder>
              <w:docPart w:val="7775CE690A7C412F9EDE56E470014736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7568E6F4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824661667"/>
            <w:placeholder>
              <w:docPart w:val="FCD2074A9256426ABB9753C72447531A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54711A0C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22C8A3D4" w14:textId="77777777" w:rsidTr="00C64988">
        <w:sdt>
          <w:sdtPr>
            <w:rPr>
              <w:rStyle w:val="formChar"/>
              <w:sz w:val="20"/>
              <w:szCs w:val="20"/>
            </w:rPr>
            <w:id w:val="-258062405"/>
            <w:placeholder>
              <w:docPart w:val="15C79417ADEC4EF999C04E917719F2BA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1269E586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391551264"/>
            <w:placeholder>
              <w:docPart w:val="6882FBE2FB274C0F952600148BC456D2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0396F8C9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1127543758"/>
            <w:placeholder>
              <w:docPart w:val="A445110B287E4EA1BA0F5A85CB70C235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51D2E5D9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37B6D3BF" w14:textId="77777777" w:rsidTr="00C64988">
        <w:sdt>
          <w:sdtPr>
            <w:rPr>
              <w:rStyle w:val="formChar"/>
              <w:sz w:val="20"/>
              <w:szCs w:val="20"/>
            </w:rPr>
            <w:id w:val="785087899"/>
            <w:placeholder>
              <w:docPart w:val="27987DA819724573B2F8DDD5608E98D8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523F06A6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250283622"/>
            <w:placeholder>
              <w:docPart w:val="EDDF30AA138745088D9619E18265DE71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56EEF807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155576266"/>
            <w:placeholder>
              <w:docPart w:val="36DD0FAD3AA34D2DA2133D3701A468F1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28AE09B3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21B932AE" w14:textId="77777777" w:rsidTr="00C64988">
        <w:sdt>
          <w:sdtPr>
            <w:rPr>
              <w:rStyle w:val="formChar"/>
              <w:sz w:val="20"/>
              <w:szCs w:val="20"/>
            </w:rPr>
            <w:id w:val="252714210"/>
            <w:placeholder>
              <w:docPart w:val="B5C3B204BF184CB1A834E9D976882D1A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140021D9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1681544668"/>
            <w:placeholder>
              <w:docPart w:val="70E87A456C5D4C18BB99278B35B1EAC0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641F4CC2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507097601"/>
            <w:placeholder>
              <w:docPart w:val="06B235C9B8074A118BB801234FC5CBF0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1FD0A0E5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270E019B" w14:textId="77777777" w:rsidTr="00C64988">
        <w:sdt>
          <w:sdtPr>
            <w:rPr>
              <w:rStyle w:val="formChar"/>
              <w:sz w:val="20"/>
              <w:szCs w:val="20"/>
            </w:rPr>
            <w:id w:val="1208212580"/>
            <w:placeholder>
              <w:docPart w:val="E6698CE3803145F49063261A76E0D351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61F3E2CA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1375964942"/>
            <w:placeholder>
              <w:docPart w:val="8C7561E13F964B42A9D7A091E8C13346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64504B0E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1563835523"/>
            <w:placeholder>
              <w:docPart w:val="A94827E2BA374192A01862FE69B52557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775C3299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1AE0A921" w14:textId="77777777" w:rsidTr="00C64988">
        <w:sdt>
          <w:sdtPr>
            <w:rPr>
              <w:rStyle w:val="formChar"/>
              <w:sz w:val="20"/>
              <w:szCs w:val="20"/>
            </w:rPr>
            <w:id w:val="-546459039"/>
            <w:placeholder>
              <w:docPart w:val="B7650FA9F94D4FB5A22EC2B9BAC5F0D2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325949B5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1638565468"/>
            <w:placeholder>
              <w:docPart w:val="427088AEB38F4D92ABDD4504E84E3E19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266D680B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514299195"/>
            <w:placeholder>
              <w:docPart w:val="E2679902E35C46BEA99A8F117224412A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4E3D25D1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653EB7C2" w14:textId="77777777" w:rsidTr="00C64988">
        <w:sdt>
          <w:sdtPr>
            <w:rPr>
              <w:rStyle w:val="formChar"/>
              <w:sz w:val="20"/>
              <w:szCs w:val="20"/>
            </w:rPr>
            <w:id w:val="1727341725"/>
            <w:placeholder>
              <w:docPart w:val="9CA38990BE2349089F7E12643DD370F1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236A4785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662317902"/>
            <w:placeholder>
              <w:docPart w:val="5F7FDE3F865545B985726AF547A10AE9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3F46867E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743143012"/>
            <w:placeholder>
              <w:docPart w:val="6710233DDBA14BA1AC3AFCB5A09ED0B3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0FA26D10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60803E96" w14:textId="77777777" w:rsidTr="00C64988">
        <w:sdt>
          <w:sdtPr>
            <w:rPr>
              <w:rStyle w:val="formChar"/>
              <w:sz w:val="20"/>
              <w:szCs w:val="20"/>
            </w:rPr>
            <w:id w:val="1023832661"/>
            <w:placeholder>
              <w:docPart w:val="B27F679D778844AD916F6A148CAC692D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619FFCB1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1905067934"/>
            <w:placeholder>
              <w:docPart w:val="8A96CAA5BEFD405B9C074E48E01084BA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51AE03D1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1035072410"/>
            <w:placeholder>
              <w:docPart w:val="8E72A785424249B2BFA811B785B5B303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1BD549E3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696ADFAC" w14:textId="77777777" w:rsidTr="00C64988">
        <w:sdt>
          <w:sdtPr>
            <w:rPr>
              <w:rStyle w:val="formChar"/>
              <w:sz w:val="20"/>
              <w:szCs w:val="20"/>
            </w:rPr>
            <w:id w:val="1242215442"/>
            <w:placeholder>
              <w:docPart w:val="A6015C42957D46FD830ABC1EFF1C50CF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5DEF4B96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2117669468"/>
            <w:placeholder>
              <w:docPart w:val="84610367756A43C3A3AE597C220FC885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40339607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241999633"/>
            <w:placeholder>
              <w:docPart w:val="CA6D031F9D604C5DAFE4A1A79104C928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160F70E6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0D70ACAC" w14:textId="77777777" w:rsidTr="00C64988">
        <w:sdt>
          <w:sdtPr>
            <w:rPr>
              <w:rStyle w:val="formChar"/>
              <w:sz w:val="20"/>
              <w:szCs w:val="20"/>
            </w:rPr>
            <w:id w:val="1676451366"/>
            <w:placeholder>
              <w:docPart w:val="03E96BE69FF24C748CC2396C12D5EF25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380B3157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1793634347"/>
            <w:placeholder>
              <w:docPart w:val="3B8026FE6F5D4C2186FA581F382E0295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20709BB1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1037350439"/>
            <w:placeholder>
              <w:docPart w:val="0AD7327C2DA44AE1A396BC2150E1D1F1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1B119AE9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  <w:tr w:rsidR="00C64988" w:rsidRPr="00BD523A" w14:paraId="6CB7B8A5" w14:textId="77777777" w:rsidTr="00C64988">
        <w:sdt>
          <w:sdtPr>
            <w:rPr>
              <w:rStyle w:val="formChar"/>
              <w:sz w:val="20"/>
              <w:szCs w:val="20"/>
            </w:rPr>
            <w:id w:val="-235317613"/>
            <w:placeholder>
              <w:docPart w:val="EDBE5974FA764421B3171B820A7CEE70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2148" w:type="dxa"/>
              </w:tcPr>
              <w:p w14:paraId="596A3801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1452478437"/>
            <w:placeholder>
              <w:docPart w:val="5000C918CDEF47739FF41F5D6E25EEA3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1769" w:type="dxa"/>
              </w:tcPr>
              <w:p w14:paraId="5AF363E4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b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  <w:sdt>
          <w:sdtPr>
            <w:rPr>
              <w:rStyle w:val="formChar"/>
              <w:sz w:val="20"/>
              <w:szCs w:val="20"/>
            </w:rPr>
            <w:id w:val="-1449844237"/>
            <w:placeholder>
              <w:docPart w:val="DCAE25C76A284C968847A748BCB2555C"/>
            </w:placeholder>
            <w:showingPlcHdr/>
          </w:sdtPr>
          <w:sdtEndPr>
            <w:rPr>
              <w:rStyle w:val="DefaultParagraphFont"/>
              <w:rFonts w:asciiTheme="minorHAnsi" w:eastAsia="Times New Roman" w:hAnsiTheme="minorHAnsi" w:cs="Times New Roman"/>
              <w:b w:val="0"/>
            </w:rPr>
          </w:sdtEndPr>
          <w:sdtContent>
            <w:tc>
              <w:tcPr>
                <w:tcW w:w="6873" w:type="dxa"/>
              </w:tcPr>
              <w:p w14:paraId="464C0063" w14:textId="77777777" w:rsidR="00C64988" w:rsidRPr="00587E33" w:rsidRDefault="00C64988" w:rsidP="001546CE">
                <w:pPr>
                  <w:rPr>
                    <w:rFonts w:ascii="Calibri" w:eastAsia="Times New Roman" w:hAnsi="Calibri" w:cs="Times New Roman"/>
                    <w:sz w:val="20"/>
                    <w:szCs w:val="20"/>
                  </w:rPr>
                </w:pPr>
                <w:r w:rsidRPr="00587E33">
                  <w:rPr>
                    <w:rStyle w:val="PlaceholderText"/>
                    <w:color w:val="auto"/>
                    <w:sz w:val="20"/>
                    <w:szCs w:val="20"/>
                  </w:rPr>
                  <w:t xml:space="preserve"> </w:t>
                </w:r>
              </w:p>
            </w:tc>
          </w:sdtContent>
        </w:sdt>
      </w:tr>
    </w:tbl>
    <w:p w14:paraId="5EF6FD14" w14:textId="290D6A35" w:rsidR="0030676C" w:rsidRPr="00A65D1A" w:rsidRDefault="0030676C" w:rsidP="00BD523A">
      <w:pPr>
        <w:rPr>
          <w:rFonts w:ascii="Calibri" w:hAnsi="Calibri"/>
          <w:sz w:val="22"/>
          <w:szCs w:val="22"/>
        </w:rPr>
      </w:pPr>
    </w:p>
    <w:sectPr w:rsidR="0030676C" w:rsidRPr="00A65D1A" w:rsidSect="005B0CE0">
      <w:headerReference w:type="default" r:id="rId10"/>
      <w:footerReference w:type="even" r:id="rId11"/>
      <w:footerReference w:type="default" r:id="rId12"/>
      <w:pgSz w:w="12240" w:h="15840"/>
      <w:pgMar w:top="720" w:right="720" w:bottom="720" w:left="720" w:header="720" w:footer="86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2E95B49" w14:textId="77777777" w:rsidR="006F1D6B" w:rsidRDefault="006F1D6B" w:rsidP="00E47A13">
      <w:r>
        <w:separator/>
      </w:r>
    </w:p>
  </w:endnote>
  <w:endnote w:type="continuationSeparator" w:id="0">
    <w:p w14:paraId="405C1904" w14:textId="77777777" w:rsidR="006F1D6B" w:rsidRDefault="006F1D6B" w:rsidP="00E47A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﷽﷽﷽﷽﷽﷽﷽﷽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2159D2E" w14:textId="77777777" w:rsidR="005C2552" w:rsidRDefault="005C2552" w:rsidP="002F2B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C99C48A" w14:textId="77777777" w:rsidR="005C2552" w:rsidRDefault="005C255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23BA649" w14:textId="79F60DBA" w:rsidR="005C2552" w:rsidRPr="00A540C0" w:rsidRDefault="005C2552" w:rsidP="002F2B60">
    <w:pPr>
      <w:pStyle w:val="Footer"/>
      <w:framePr w:wrap="around" w:vAnchor="text" w:hAnchor="margin" w:xAlign="center" w:y="1"/>
      <w:rPr>
        <w:rStyle w:val="PageNumber"/>
        <w:rFonts w:asciiTheme="majorHAnsi" w:hAnsiTheme="majorHAnsi"/>
      </w:rPr>
    </w:pPr>
    <w:r w:rsidRPr="00A540C0">
      <w:rPr>
        <w:rStyle w:val="PageNumber"/>
        <w:rFonts w:asciiTheme="majorHAnsi" w:hAnsiTheme="majorHAnsi"/>
      </w:rPr>
      <w:fldChar w:fldCharType="begin"/>
    </w:r>
    <w:r w:rsidRPr="00A540C0">
      <w:rPr>
        <w:rStyle w:val="PageNumber"/>
        <w:rFonts w:asciiTheme="majorHAnsi" w:hAnsiTheme="majorHAnsi"/>
      </w:rPr>
      <w:instrText xml:space="preserve">PAGE  </w:instrText>
    </w:r>
    <w:r w:rsidRPr="00A540C0">
      <w:rPr>
        <w:rStyle w:val="PageNumber"/>
        <w:rFonts w:asciiTheme="majorHAnsi" w:hAnsiTheme="majorHAnsi"/>
      </w:rPr>
      <w:fldChar w:fldCharType="separate"/>
    </w:r>
    <w:r w:rsidR="001D170C">
      <w:rPr>
        <w:rStyle w:val="PageNumber"/>
        <w:rFonts w:asciiTheme="majorHAnsi" w:hAnsiTheme="majorHAnsi"/>
        <w:noProof/>
      </w:rPr>
      <w:t>2</w:t>
    </w:r>
    <w:r w:rsidRPr="00A540C0">
      <w:rPr>
        <w:rStyle w:val="PageNumber"/>
        <w:rFonts w:asciiTheme="majorHAnsi" w:hAnsiTheme="majorHAnsi"/>
      </w:rPr>
      <w:fldChar w:fldCharType="end"/>
    </w:r>
  </w:p>
  <w:p w14:paraId="2C49BDA8" w14:textId="573C5E35" w:rsidR="005C2552" w:rsidRDefault="005C2552" w:rsidP="00BA632E">
    <w:pPr>
      <w:pStyle w:val="Footer"/>
      <w:jc w:val="right"/>
    </w:pPr>
    <w:r>
      <w:rPr>
        <w:noProof/>
      </w:rPr>
      <w:drawing>
        <wp:inline distT="0" distB="0" distL="0" distR="0" wp14:anchorId="41F6E8A0" wp14:editId="3B2734C9">
          <wp:extent cx="423847" cy="237067"/>
          <wp:effectExtent l="0" t="0" r="8255" b="0"/>
          <wp:docPr id="6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23847" cy="23706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1C89D313" w14:textId="0F12BF1D" w:rsidR="005C2552" w:rsidRPr="00262F9A" w:rsidRDefault="00B70782" w:rsidP="00BA632E">
    <w:pPr>
      <w:pStyle w:val="Footer"/>
      <w:rPr>
        <w:rFonts w:asciiTheme="majorHAnsi" w:hAnsiTheme="majorHAnsi"/>
        <w:i/>
        <w:sz w:val="18"/>
        <w:szCs w:val="18"/>
      </w:rPr>
    </w:pPr>
    <w:r>
      <w:rPr>
        <w:rFonts w:asciiTheme="majorHAnsi" w:hAnsiTheme="majorHAnsi"/>
        <w:i/>
        <w:sz w:val="18"/>
        <w:szCs w:val="18"/>
      </w:rPr>
      <w:t>Di</w:t>
    </w:r>
    <w:r w:rsidR="009507EB">
      <w:rPr>
        <w:rFonts w:asciiTheme="majorHAnsi" w:hAnsiTheme="majorHAnsi"/>
        <w:i/>
        <w:sz w:val="18"/>
        <w:szCs w:val="18"/>
      </w:rPr>
      <w:t>DR Study Summary (v</w:t>
    </w:r>
    <w:r>
      <w:rPr>
        <w:rFonts w:asciiTheme="majorHAnsi" w:hAnsiTheme="majorHAnsi"/>
        <w:i/>
        <w:sz w:val="18"/>
        <w:szCs w:val="18"/>
      </w:rPr>
      <w:t>2</w:t>
    </w:r>
    <w:r w:rsidR="009507EB">
      <w:rPr>
        <w:rFonts w:asciiTheme="majorHAnsi" w:hAnsiTheme="majorHAnsi"/>
        <w:i/>
        <w:sz w:val="18"/>
        <w:szCs w:val="18"/>
      </w:rPr>
      <w:t xml:space="preserve"> </w:t>
    </w:r>
    <w:r>
      <w:rPr>
        <w:rFonts w:asciiTheme="majorHAnsi" w:hAnsiTheme="majorHAnsi"/>
        <w:i/>
        <w:sz w:val="18"/>
        <w:szCs w:val="18"/>
      </w:rPr>
      <w:t>12</w:t>
    </w:r>
    <w:r w:rsidR="005C2552">
      <w:rPr>
        <w:rFonts w:asciiTheme="majorHAnsi" w:hAnsiTheme="majorHAnsi"/>
        <w:i/>
        <w:sz w:val="18"/>
        <w:szCs w:val="18"/>
      </w:rPr>
      <w:t>/2018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D7F9F1B" w14:textId="77777777" w:rsidR="006F1D6B" w:rsidRDefault="006F1D6B" w:rsidP="00E47A13">
      <w:r>
        <w:separator/>
      </w:r>
    </w:p>
  </w:footnote>
  <w:footnote w:type="continuationSeparator" w:id="0">
    <w:p w14:paraId="1439E15A" w14:textId="77777777" w:rsidR="006F1D6B" w:rsidRDefault="006F1D6B" w:rsidP="00E47A1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2C65BA" w14:textId="1203DD84" w:rsidR="005C2552" w:rsidRDefault="005C2552" w:rsidP="000F70AE">
    <w:pPr>
      <w:rPr>
        <w:rFonts w:asciiTheme="majorHAnsi" w:hAnsiTheme="majorHAnsi"/>
        <w:b/>
        <w:sz w:val="44"/>
        <w:szCs w:val="44"/>
      </w:rPr>
    </w:pPr>
    <w:r w:rsidRPr="008D0E07">
      <w:rPr>
        <w:rFonts w:cs="Tahoma"/>
        <w:noProof/>
        <w:color w:val="000000" w:themeColor="text1"/>
        <w:sz w:val="22"/>
        <w:szCs w:val="22"/>
      </w:rPr>
      <w:drawing>
        <wp:inline distT="0" distB="0" distL="0" distR="0" wp14:anchorId="0966AE3D" wp14:editId="4336FD14">
          <wp:extent cx="5486400" cy="518160"/>
          <wp:effectExtent l="0" t="0" r="0" b="0"/>
          <wp:docPr id="5" name="Picture 5" descr="Macintosh HD:Users:Carey:Desktop:PCRC_Group_Horiz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acintosh HD:Users:Carey:Desktop:PCRC_Group_Horiz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486400" cy="5181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7421B8A8" w14:textId="1597FEB6" w:rsidR="005C2552" w:rsidRDefault="005C2552" w:rsidP="00A627F0">
    <w:pPr>
      <w:pStyle w:val="Header"/>
      <w:jc w:val="center"/>
      <w:rPr>
        <w:rFonts w:ascii="Arial" w:hAnsi="Arial" w:cs="Arial"/>
        <w:b/>
        <w:color w:val="365F91" w:themeColor="accent1" w:themeShade="BF"/>
      </w:rPr>
    </w:pPr>
    <w:r>
      <w:rPr>
        <w:rFonts w:ascii="Arial" w:hAnsi="Arial" w:cs="Arial"/>
        <w:b/>
        <w:color w:val="365F91" w:themeColor="accent1" w:themeShade="BF"/>
      </w:rPr>
      <w:t>PC</w:t>
    </w:r>
    <w:r w:rsidR="007737C1">
      <w:rPr>
        <w:rFonts w:ascii="Arial" w:hAnsi="Arial" w:cs="Arial"/>
        <w:b/>
        <w:color w:val="365F91" w:themeColor="accent1" w:themeShade="BF"/>
      </w:rPr>
      <w:t>RC</w:t>
    </w:r>
    <w:r w:rsidR="00B70782">
      <w:rPr>
        <w:rFonts w:ascii="Arial" w:hAnsi="Arial" w:cs="Arial"/>
        <w:b/>
        <w:color w:val="365F91" w:themeColor="accent1" w:themeShade="BF"/>
      </w:rPr>
      <w:t xml:space="preserve"> De-identified</w:t>
    </w:r>
    <w:r w:rsidR="007737C1">
      <w:rPr>
        <w:rFonts w:ascii="Arial" w:hAnsi="Arial" w:cs="Arial"/>
        <w:b/>
        <w:color w:val="365F91" w:themeColor="accent1" w:themeShade="BF"/>
      </w:rPr>
      <w:t xml:space="preserve"> Data Repository</w:t>
    </w:r>
    <w:r w:rsidR="00B70782">
      <w:rPr>
        <w:rFonts w:ascii="Arial" w:hAnsi="Arial" w:cs="Arial"/>
        <w:b/>
        <w:color w:val="365F91" w:themeColor="accent1" w:themeShade="BF"/>
      </w:rPr>
      <w:t xml:space="preserve"> (DiDR)</w:t>
    </w:r>
    <w:r w:rsidR="007737C1">
      <w:rPr>
        <w:rFonts w:ascii="Arial" w:hAnsi="Arial" w:cs="Arial"/>
        <w:b/>
        <w:color w:val="365F91" w:themeColor="accent1" w:themeShade="BF"/>
      </w:rPr>
      <w:t xml:space="preserve"> Study Summary</w:t>
    </w:r>
  </w:p>
  <w:p w14:paraId="1834968B" w14:textId="77777777" w:rsidR="005C2552" w:rsidRPr="00CC6E57" w:rsidRDefault="005C2552">
    <w:pPr>
      <w:pStyle w:val="Header"/>
      <w:rPr>
        <w:sz w:val="1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A61458"/>
    <w:multiLevelType w:val="hybridMultilevel"/>
    <w:tmpl w:val="475C03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0CF25B1"/>
    <w:multiLevelType w:val="hybridMultilevel"/>
    <w:tmpl w:val="D5D4C1F2"/>
    <w:lvl w:ilvl="0" w:tplc="4D006164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DC18F0"/>
    <w:multiLevelType w:val="hybridMultilevel"/>
    <w:tmpl w:val="C89A52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9A5741E"/>
    <w:multiLevelType w:val="hybridMultilevel"/>
    <w:tmpl w:val="CA989DAA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91205B"/>
    <w:multiLevelType w:val="hybridMultilevel"/>
    <w:tmpl w:val="E78EB3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4123D6"/>
    <w:multiLevelType w:val="hybridMultilevel"/>
    <w:tmpl w:val="BF7209CC"/>
    <w:lvl w:ilvl="0" w:tplc="19042C6E">
      <w:start w:val="3"/>
      <w:numFmt w:val="bullet"/>
      <w:lvlText w:val="-"/>
      <w:lvlJc w:val="left"/>
      <w:pPr>
        <w:ind w:left="25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" w15:restartNumberingAfterBreak="0">
    <w:nsid w:val="2B1E6C27"/>
    <w:multiLevelType w:val="hybridMultilevel"/>
    <w:tmpl w:val="BCB616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B575997"/>
    <w:multiLevelType w:val="hybridMultilevel"/>
    <w:tmpl w:val="58925F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CE86AB3"/>
    <w:multiLevelType w:val="hybridMultilevel"/>
    <w:tmpl w:val="338E2E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40B42AD"/>
    <w:multiLevelType w:val="hybridMultilevel"/>
    <w:tmpl w:val="494C4E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C7211EC"/>
    <w:multiLevelType w:val="hybridMultilevel"/>
    <w:tmpl w:val="96DE3806"/>
    <w:lvl w:ilvl="0" w:tplc="2F588BE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CD16772"/>
    <w:multiLevelType w:val="hybridMultilevel"/>
    <w:tmpl w:val="79BA77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D3E3734"/>
    <w:multiLevelType w:val="hybridMultilevel"/>
    <w:tmpl w:val="15909D8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472E6437"/>
    <w:multiLevelType w:val="hybridMultilevel"/>
    <w:tmpl w:val="1EE6A66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50476CC1"/>
    <w:multiLevelType w:val="hybridMultilevel"/>
    <w:tmpl w:val="068C9AF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108651A"/>
    <w:multiLevelType w:val="hybridMultilevel"/>
    <w:tmpl w:val="BC2691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647903"/>
    <w:multiLevelType w:val="hybridMultilevel"/>
    <w:tmpl w:val="9A288ED8"/>
    <w:lvl w:ilvl="0" w:tplc="15E67136">
      <w:start w:val="1"/>
      <w:numFmt w:val="decimal"/>
      <w:lvlText w:val="%1."/>
      <w:lvlJc w:val="left"/>
      <w:pPr>
        <w:ind w:left="720" w:hanging="360"/>
      </w:pPr>
      <w:rPr>
        <w:rFonts w:ascii="Calibri" w:hAnsi="Calibri" w:cstheme="minorBidi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CA15BB2"/>
    <w:multiLevelType w:val="hybridMultilevel"/>
    <w:tmpl w:val="07743D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1F49B5"/>
    <w:multiLevelType w:val="hybridMultilevel"/>
    <w:tmpl w:val="D938E0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36321D6"/>
    <w:multiLevelType w:val="hybridMultilevel"/>
    <w:tmpl w:val="D716DDC4"/>
    <w:lvl w:ilvl="0" w:tplc="55C0FDFC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4740ACE"/>
    <w:multiLevelType w:val="hybridMultilevel"/>
    <w:tmpl w:val="60168376"/>
    <w:lvl w:ilvl="0" w:tplc="04090001">
      <w:start w:val="1"/>
      <w:numFmt w:val="bullet"/>
      <w:lvlText w:val=""/>
      <w:lvlJc w:val="left"/>
      <w:pPr>
        <w:ind w:left="-1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5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2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9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7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4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1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8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5580" w:hanging="360"/>
      </w:pPr>
      <w:rPr>
        <w:rFonts w:ascii="Wingdings" w:hAnsi="Wingdings" w:hint="default"/>
      </w:rPr>
    </w:lvl>
  </w:abstractNum>
  <w:abstractNum w:abstractNumId="22" w15:restartNumberingAfterBreak="0">
    <w:nsid w:val="6CB65359"/>
    <w:multiLevelType w:val="hybridMultilevel"/>
    <w:tmpl w:val="7BF045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D8C5D10"/>
    <w:multiLevelType w:val="hybridMultilevel"/>
    <w:tmpl w:val="04B84B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05F346A"/>
    <w:multiLevelType w:val="hybridMultilevel"/>
    <w:tmpl w:val="2EFCDA7A"/>
    <w:lvl w:ilvl="0" w:tplc="04090001">
      <w:start w:val="1"/>
      <w:numFmt w:val="bullet"/>
      <w:lvlText w:val=""/>
      <w:lvlJc w:val="left"/>
      <w:pPr>
        <w:ind w:left="169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413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13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5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73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29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1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733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453" w:hanging="360"/>
      </w:pPr>
      <w:rPr>
        <w:rFonts w:ascii="Wingdings" w:hAnsi="Wingdings" w:hint="default"/>
      </w:rPr>
    </w:lvl>
  </w:abstractNum>
  <w:abstractNum w:abstractNumId="25" w15:restartNumberingAfterBreak="0">
    <w:nsid w:val="76E4547D"/>
    <w:multiLevelType w:val="hybridMultilevel"/>
    <w:tmpl w:val="EE666A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A404836"/>
    <w:multiLevelType w:val="hybridMultilevel"/>
    <w:tmpl w:val="15D280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9"/>
  </w:num>
  <w:num w:numId="3">
    <w:abstractNumId w:val="18"/>
  </w:num>
  <w:num w:numId="4">
    <w:abstractNumId w:val="26"/>
  </w:num>
  <w:num w:numId="5">
    <w:abstractNumId w:val="23"/>
  </w:num>
  <w:num w:numId="6">
    <w:abstractNumId w:val="16"/>
  </w:num>
  <w:num w:numId="7">
    <w:abstractNumId w:val="12"/>
  </w:num>
  <w:num w:numId="8">
    <w:abstractNumId w:val="13"/>
  </w:num>
  <w:num w:numId="9">
    <w:abstractNumId w:val="14"/>
  </w:num>
  <w:num w:numId="10">
    <w:abstractNumId w:val="21"/>
  </w:num>
  <w:num w:numId="11">
    <w:abstractNumId w:val="4"/>
  </w:num>
  <w:num w:numId="12">
    <w:abstractNumId w:val="24"/>
  </w:num>
  <w:num w:numId="13">
    <w:abstractNumId w:val="2"/>
  </w:num>
  <w:num w:numId="14">
    <w:abstractNumId w:val="25"/>
  </w:num>
  <w:num w:numId="15">
    <w:abstractNumId w:val="15"/>
  </w:num>
  <w:num w:numId="16">
    <w:abstractNumId w:val="0"/>
  </w:num>
  <w:num w:numId="17">
    <w:abstractNumId w:val="20"/>
  </w:num>
  <w:num w:numId="18">
    <w:abstractNumId w:val="22"/>
  </w:num>
  <w:num w:numId="19">
    <w:abstractNumId w:val="3"/>
  </w:num>
  <w:num w:numId="20">
    <w:abstractNumId w:val="10"/>
  </w:num>
  <w:num w:numId="21">
    <w:abstractNumId w:val="5"/>
  </w:num>
  <w:num w:numId="22">
    <w:abstractNumId w:val="1"/>
  </w:num>
  <w:num w:numId="23">
    <w:abstractNumId w:val="9"/>
  </w:num>
  <w:num w:numId="24">
    <w:abstractNumId w:val="8"/>
  </w:num>
  <w:num w:numId="25">
    <w:abstractNumId w:val="7"/>
  </w:num>
  <w:num w:numId="26">
    <w:abstractNumId w:val="17"/>
  </w:num>
  <w:num w:numId="2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ocumentProtection w:edit="forms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bcwMDc3tTQxNzU0MjRR0lEKTi0uzszPAymwrAUAtH7DiCwAAAA="/>
  </w:docVars>
  <w:rsids>
    <w:rsidRoot w:val="00943899"/>
    <w:rsid w:val="0000371F"/>
    <w:rsid w:val="00003CDC"/>
    <w:rsid w:val="00004656"/>
    <w:rsid w:val="00015854"/>
    <w:rsid w:val="00017C39"/>
    <w:rsid w:val="00021D03"/>
    <w:rsid w:val="0003278B"/>
    <w:rsid w:val="00032C99"/>
    <w:rsid w:val="00037765"/>
    <w:rsid w:val="000406A3"/>
    <w:rsid w:val="000417BB"/>
    <w:rsid w:val="000425A6"/>
    <w:rsid w:val="00043EE7"/>
    <w:rsid w:val="00046536"/>
    <w:rsid w:val="00050179"/>
    <w:rsid w:val="000523A0"/>
    <w:rsid w:val="00053CC7"/>
    <w:rsid w:val="00054313"/>
    <w:rsid w:val="00056D96"/>
    <w:rsid w:val="00065519"/>
    <w:rsid w:val="000668FA"/>
    <w:rsid w:val="0007049E"/>
    <w:rsid w:val="00071450"/>
    <w:rsid w:val="00074215"/>
    <w:rsid w:val="000756C2"/>
    <w:rsid w:val="00075AE7"/>
    <w:rsid w:val="00077201"/>
    <w:rsid w:val="00086A20"/>
    <w:rsid w:val="00091F85"/>
    <w:rsid w:val="00092BAA"/>
    <w:rsid w:val="00092FB4"/>
    <w:rsid w:val="0009729C"/>
    <w:rsid w:val="000A1D0B"/>
    <w:rsid w:val="000B14F6"/>
    <w:rsid w:val="000B21A1"/>
    <w:rsid w:val="000B54BE"/>
    <w:rsid w:val="000B73C4"/>
    <w:rsid w:val="000B7C47"/>
    <w:rsid w:val="000C539F"/>
    <w:rsid w:val="000C6A53"/>
    <w:rsid w:val="000C6F40"/>
    <w:rsid w:val="000C7AA0"/>
    <w:rsid w:val="000D19D0"/>
    <w:rsid w:val="000D351D"/>
    <w:rsid w:val="000D3881"/>
    <w:rsid w:val="000D4874"/>
    <w:rsid w:val="000D5690"/>
    <w:rsid w:val="000E1FED"/>
    <w:rsid w:val="000E2D8C"/>
    <w:rsid w:val="000F70AE"/>
    <w:rsid w:val="00100A95"/>
    <w:rsid w:val="00104D6E"/>
    <w:rsid w:val="00105C6D"/>
    <w:rsid w:val="0010632A"/>
    <w:rsid w:val="00110208"/>
    <w:rsid w:val="00111148"/>
    <w:rsid w:val="001131B2"/>
    <w:rsid w:val="00113ADE"/>
    <w:rsid w:val="00114250"/>
    <w:rsid w:val="00116686"/>
    <w:rsid w:val="00124CBC"/>
    <w:rsid w:val="00130B47"/>
    <w:rsid w:val="00133D1D"/>
    <w:rsid w:val="001354C2"/>
    <w:rsid w:val="001362C7"/>
    <w:rsid w:val="0013773A"/>
    <w:rsid w:val="0014060D"/>
    <w:rsid w:val="0014627C"/>
    <w:rsid w:val="001470DC"/>
    <w:rsid w:val="00147956"/>
    <w:rsid w:val="00147A27"/>
    <w:rsid w:val="00156F2B"/>
    <w:rsid w:val="0016149F"/>
    <w:rsid w:val="001645D4"/>
    <w:rsid w:val="00170F8A"/>
    <w:rsid w:val="00175BC3"/>
    <w:rsid w:val="00175F3F"/>
    <w:rsid w:val="00176132"/>
    <w:rsid w:val="00182943"/>
    <w:rsid w:val="0018660D"/>
    <w:rsid w:val="001878DF"/>
    <w:rsid w:val="001927A5"/>
    <w:rsid w:val="00193294"/>
    <w:rsid w:val="001A6271"/>
    <w:rsid w:val="001B33D9"/>
    <w:rsid w:val="001C29B6"/>
    <w:rsid w:val="001C6177"/>
    <w:rsid w:val="001C6327"/>
    <w:rsid w:val="001D170C"/>
    <w:rsid w:val="001D1E00"/>
    <w:rsid w:val="001D2965"/>
    <w:rsid w:val="001E1D1A"/>
    <w:rsid w:val="001E22D1"/>
    <w:rsid w:val="001E2800"/>
    <w:rsid w:val="001E6659"/>
    <w:rsid w:val="00200400"/>
    <w:rsid w:val="00200686"/>
    <w:rsid w:val="0020683C"/>
    <w:rsid w:val="002105FB"/>
    <w:rsid w:val="002117ED"/>
    <w:rsid w:val="00215086"/>
    <w:rsid w:val="002173FE"/>
    <w:rsid w:val="002205EC"/>
    <w:rsid w:val="0022063A"/>
    <w:rsid w:val="00235A9B"/>
    <w:rsid w:val="0023783E"/>
    <w:rsid w:val="0024475E"/>
    <w:rsid w:val="0024507A"/>
    <w:rsid w:val="0024627D"/>
    <w:rsid w:val="00252E2E"/>
    <w:rsid w:val="0025504D"/>
    <w:rsid w:val="002554EF"/>
    <w:rsid w:val="00262F9A"/>
    <w:rsid w:val="002702B5"/>
    <w:rsid w:val="00270F99"/>
    <w:rsid w:val="00275481"/>
    <w:rsid w:val="00275BAC"/>
    <w:rsid w:val="0028222B"/>
    <w:rsid w:val="00285AF7"/>
    <w:rsid w:val="0029143D"/>
    <w:rsid w:val="002B207C"/>
    <w:rsid w:val="002B2893"/>
    <w:rsid w:val="002D36B8"/>
    <w:rsid w:val="002D431F"/>
    <w:rsid w:val="002E2DB1"/>
    <w:rsid w:val="002E41E8"/>
    <w:rsid w:val="002E421B"/>
    <w:rsid w:val="002F0B68"/>
    <w:rsid w:val="002F2B60"/>
    <w:rsid w:val="002F300E"/>
    <w:rsid w:val="002F4977"/>
    <w:rsid w:val="0030676C"/>
    <w:rsid w:val="0031721B"/>
    <w:rsid w:val="00320D37"/>
    <w:rsid w:val="00326C63"/>
    <w:rsid w:val="00333174"/>
    <w:rsid w:val="003369FB"/>
    <w:rsid w:val="00341417"/>
    <w:rsid w:val="00343ABA"/>
    <w:rsid w:val="0035493D"/>
    <w:rsid w:val="003553A9"/>
    <w:rsid w:val="00356D02"/>
    <w:rsid w:val="0036685A"/>
    <w:rsid w:val="003706D8"/>
    <w:rsid w:val="0037102B"/>
    <w:rsid w:val="00375F98"/>
    <w:rsid w:val="00377BBE"/>
    <w:rsid w:val="00381D6A"/>
    <w:rsid w:val="0038590A"/>
    <w:rsid w:val="00391B20"/>
    <w:rsid w:val="003924B7"/>
    <w:rsid w:val="0039742A"/>
    <w:rsid w:val="003A05E9"/>
    <w:rsid w:val="003A3EB9"/>
    <w:rsid w:val="003A46A5"/>
    <w:rsid w:val="003A755A"/>
    <w:rsid w:val="003C50E4"/>
    <w:rsid w:val="003C6ABC"/>
    <w:rsid w:val="003D35C4"/>
    <w:rsid w:val="003D3EA0"/>
    <w:rsid w:val="003D44AF"/>
    <w:rsid w:val="003D4BA0"/>
    <w:rsid w:val="003E0FD6"/>
    <w:rsid w:val="003E1AF4"/>
    <w:rsid w:val="003E2455"/>
    <w:rsid w:val="003E3761"/>
    <w:rsid w:val="003E55DC"/>
    <w:rsid w:val="003E659E"/>
    <w:rsid w:val="003F2479"/>
    <w:rsid w:val="003F657B"/>
    <w:rsid w:val="003F6A4A"/>
    <w:rsid w:val="003F752C"/>
    <w:rsid w:val="003F794D"/>
    <w:rsid w:val="00401FCF"/>
    <w:rsid w:val="004027D4"/>
    <w:rsid w:val="00404A37"/>
    <w:rsid w:val="00410405"/>
    <w:rsid w:val="00412700"/>
    <w:rsid w:val="004140BA"/>
    <w:rsid w:val="004150E5"/>
    <w:rsid w:val="00420C1D"/>
    <w:rsid w:val="00424AF0"/>
    <w:rsid w:val="0042639C"/>
    <w:rsid w:val="00431479"/>
    <w:rsid w:val="004318F3"/>
    <w:rsid w:val="004321DA"/>
    <w:rsid w:val="00433579"/>
    <w:rsid w:val="0044383D"/>
    <w:rsid w:val="004531B5"/>
    <w:rsid w:val="00457A84"/>
    <w:rsid w:val="004627F5"/>
    <w:rsid w:val="00465A8E"/>
    <w:rsid w:val="00470627"/>
    <w:rsid w:val="0047265A"/>
    <w:rsid w:val="0047397E"/>
    <w:rsid w:val="00473B52"/>
    <w:rsid w:val="00476D76"/>
    <w:rsid w:val="004808C1"/>
    <w:rsid w:val="004904E1"/>
    <w:rsid w:val="00490C81"/>
    <w:rsid w:val="00492D24"/>
    <w:rsid w:val="00495580"/>
    <w:rsid w:val="004A1202"/>
    <w:rsid w:val="004A1F56"/>
    <w:rsid w:val="004A501B"/>
    <w:rsid w:val="004B450D"/>
    <w:rsid w:val="004B5F06"/>
    <w:rsid w:val="004C1756"/>
    <w:rsid w:val="004C3EE1"/>
    <w:rsid w:val="004D289D"/>
    <w:rsid w:val="004D3FCF"/>
    <w:rsid w:val="004E0752"/>
    <w:rsid w:val="004E0A98"/>
    <w:rsid w:val="004E1445"/>
    <w:rsid w:val="004E1FDF"/>
    <w:rsid w:val="004E4E98"/>
    <w:rsid w:val="004E5D1E"/>
    <w:rsid w:val="004F2C83"/>
    <w:rsid w:val="00510EC7"/>
    <w:rsid w:val="00512AB3"/>
    <w:rsid w:val="00516EA6"/>
    <w:rsid w:val="00520752"/>
    <w:rsid w:val="00522C62"/>
    <w:rsid w:val="00532EB4"/>
    <w:rsid w:val="005358A4"/>
    <w:rsid w:val="0054042E"/>
    <w:rsid w:val="00545722"/>
    <w:rsid w:val="00545E31"/>
    <w:rsid w:val="00554B8F"/>
    <w:rsid w:val="005557EF"/>
    <w:rsid w:val="005569CC"/>
    <w:rsid w:val="005601A1"/>
    <w:rsid w:val="00564392"/>
    <w:rsid w:val="00565020"/>
    <w:rsid w:val="00566D37"/>
    <w:rsid w:val="00571661"/>
    <w:rsid w:val="00572276"/>
    <w:rsid w:val="00572959"/>
    <w:rsid w:val="00572BC6"/>
    <w:rsid w:val="00576721"/>
    <w:rsid w:val="00587E33"/>
    <w:rsid w:val="005911B8"/>
    <w:rsid w:val="0059603C"/>
    <w:rsid w:val="005A0040"/>
    <w:rsid w:val="005A18A2"/>
    <w:rsid w:val="005A3B2B"/>
    <w:rsid w:val="005B0CE0"/>
    <w:rsid w:val="005B2B17"/>
    <w:rsid w:val="005B49BE"/>
    <w:rsid w:val="005B6271"/>
    <w:rsid w:val="005C0D7E"/>
    <w:rsid w:val="005C1C7F"/>
    <w:rsid w:val="005C2552"/>
    <w:rsid w:val="005C4F37"/>
    <w:rsid w:val="005D695A"/>
    <w:rsid w:val="005F0228"/>
    <w:rsid w:val="005F0D83"/>
    <w:rsid w:val="005F165C"/>
    <w:rsid w:val="005F22C6"/>
    <w:rsid w:val="0060262F"/>
    <w:rsid w:val="00616D15"/>
    <w:rsid w:val="00623790"/>
    <w:rsid w:val="006240AE"/>
    <w:rsid w:val="006327F7"/>
    <w:rsid w:val="006364B0"/>
    <w:rsid w:val="00641039"/>
    <w:rsid w:val="00645236"/>
    <w:rsid w:val="0064527C"/>
    <w:rsid w:val="00652034"/>
    <w:rsid w:val="00661920"/>
    <w:rsid w:val="00664492"/>
    <w:rsid w:val="00672A75"/>
    <w:rsid w:val="00676DA2"/>
    <w:rsid w:val="00680712"/>
    <w:rsid w:val="0069165B"/>
    <w:rsid w:val="00697158"/>
    <w:rsid w:val="00697E82"/>
    <w:rsid w:val="006B484C"/>
    <w:rsid w:val="006B5938"/>
    <w:rsid w:val="006C3936"/>
    <w:rsid w:val="006D6443"/>
    <w:rsid w:val="006D70A9"/>
    <w:rsid w:val="006E0791"/>
    <w:rsid w:val="006E63EF"/>
    <w:rsid w:val="006E6506"/>
    <w:rsid w:val="006E72E1"/>
    <w:rsid w:val="006F1D6B"/>
    <w:rsid w:val="006F3D92"/>
    <w:rsid w:val="006F5867"/>
    <w:rsid w:val="00704DB0"/>
    <w:rsid w:val="00710A97"/>
    <w:rsid w:val="00712AE0"/>
    <w:rsid w:val="00716254"/>
    <w:rsid w:val="0072238E"/>
    <w:rsid w:val="00722C68"/>
    <w:rsid w:val="00726CF0"/>
    <w:rsid w:val="007332CD"/>
    <w:rsid w:val="00736ADF"/>
    <w:rsid w:val="00744308"/>
    <w:rsid w:val="00745BDE"/>
    <w:rsid w:val="00747031"/>
    <w:rsid w:val="00750238"/>
    <w:rsid w:val="007737C1"/>
    <w:rsid w:val="00786F89"/>
    <w:rsid w:val="00791A4C"/>
    <w:rsid w:val="00797DB4"/>
    <w:rsid w:val="007A67B6"/>
    <w:rsid w:val="007B0A19"/>
    <w:rsid w:val="007B2054"/>
    <w:rsid w:val="007B2472"/>
    <w:rsid w:val="007B2B05"/>
    <w:rsid w:val="007B3C63"/>
    <w:rsid w:val="007B4EFD"/>
    <w:rsid w:val="007B6F96"/>
    <w:rsid w:val="007C5049"/>
    <w:rsid w:val="007C7CD3"/>
    <w:rsid w:val="007E27EB"/>
    <w:rsid w:val="007E6006"/>
    <w:rsid w:val="007F1482"/>
    <w:rsid w:val="007F199A"/>
    <w:rsid w:val="00802467"/>
    <w:rsid w:val="00803502"/>
    <w:rsid w:val="00803E86"/>
    <w:rsid w:val="0081187F"/>
    <w:rsid w:val="008133EA"/>
    <w:rsid w:val="00813A21"/>
    <w:rsid w:val="00822DA9"/>
    <w:rsid w:val="008232FC"/>
    <w:rsid w:val="00827208"/>
    <w:rsid w:val="008313ED"/>
    <w:rsid w:val="00844CA9"/>
    <w:rsid w:val="00850231"/>
    <w:rsid w:val="00865F39"/>
    <w:rsid w:val="00872963"/>
    <w:rsid w:val="00874DCC"/>
    <w:rsid w:val="00875F9E"/>
    <w:rsid w:val="00876C21"/>
    <w:rsid w:val="008811DF"/>
    <w:rsid w:val="00884792"/>
    <w:rsid w:val="00885C4F"/>
    <w:rsid w:val="0088642F"/>
    <w:rsid w:val="00891B5F"/>
    <w:rsid w:val="00896436"/>
    <w:rsid w:val="008A1177"/>
    <w:rsid w:val="008A3E44"/>
    <w:rsid w:val="008B25B6"/>
    <w:rsid w:val="008B526D"/>
    <w:rsid w:val="008C0360"/>
    <w:rsid w:val="008C35FD"/>
    <w:rsid w:val="008C3D84"/>
    <w:rsid w:val="008D1519"/>
    <w:rsid w:val="008D3702"/>
    <w:rsid w:val="008E0646"/>
    <w:rsid w:val="008E4394"/>
    <w:rsid w:val="008E4466"/>
    <w:rsid w:val="008F215E"/>
    <w:rsid w:val="008F27F9"/>
    <w:rsid w:val="008F3225"/>
    <w:rsid w:val="008F4B8C"/>
    <w:rsid w:val="008F73AA"/>
    <w:rsid w:val="008F7ACD"/>
    <w:rsid w:val="00900F95"/>
    <w:rsid w:val="009022C9"/>
    <w:rsid w:val="00907B26"/>
    <w:rsid w:val="00924745"/>
    <w:rsid w:val="0092486E"/>
    <w:rsid w:val="009271A6"/>
    <w:rsid w:val="0093139E"/>
    <w:rsid w:val="00933E1D"/>
    <w:rsid w:val="0093409E"/>
    <w:rsid w:val="009362AC"/>
    <w:rsid w:val="00937AAB"/>
    <w:rsid w:val="009409EC"/>
    <w:rsid w:val="00942998"/>
    <w:rsid w:val="00943899"/>
    <w:rsid w:val="0094545C"/>
    <w:rsid w:val="0094684A"/>
    <w:rsid w:val="0095052D"/>
    <w:rsid w:val="009507EB"/>
    <w:rsid w:val="00956FD6"/>
    <w:rsid w:val="009574C1"/>
    <w:rsid w:val="0096666F"/>
    <w:rsid w:val="00966D3A"/>
    <w:rsid w:val="00966D67"/>
    <w:rsid w:val="00966E30"/>
    <w:rsid w:val="00970BDB"/>
    <w:rsid w:val="0097603F"/>
    <w:rsid w:val="00977754"/>
    <w:rsid w:val="009817DF"/>
    <w:rsid w:val="00985B9B"/>
    <w:rsid w:val="0098644E"/>
    <w:rsid w:val="00997F19"/>
    <w:rsid w:val="009B2CE7"/>
    <w:rsid w:val="009B4EFB"/>
    <w:rsid w:val="009C00C3"/>
    <w:rsid w:val="009C34A9"/>
    <w:rsid w:val="009C544E"/>
    <w:rsid w:val="009C5AEB"/>
    <w:rsid w:val="009C65CE"/>
    <w:rsid w:val="009D0299"/>
    <w:rsid w:val="009D072F"/>
    <w:rsid w:val="009D67DE"/>
    <w:rsid w:val="009D6DD2"/>
    <w:rsid w:val="009D716A"/>
    <w:rsid w:val="009E2E7D"/>
    <w:rsid w:val="009E5868"/>
    <w:rsid w:val="009E5B03"/>
    <w:rsid w:val="009E696B"/>
    <w:rsid w:val="009E7F78"/>
    <w:rsid w:val="009F040D"/>
    <w:rsid w:val="009F0EDD"/>
    <w:rsid w:val="009F134A"/>
    <w:rsid w:val="00A03A62"/>
    <w:rsid w:val="00A0729D"/>
    <w:rsid w:val="00A0771C"/>
    <w:rsid w:val="00A25062"/>
    <w:rsid w:val="00A2595F"/>
    <w:rsid w:val="00A260B7"/>
    <w:rsid w:val="00A262DA"/>
    <w:rsid w:val="00A338FD"/>
    <w:rsid w:val="00A34927"/>
    <w:rsid w:val="00A438C3"/>
    <w:rsid w:val="00A52739"/>
    <w:rsid w:val="00A540C0"/>
    <w:rsid w:val="00A55264"/>
    <w:rsid w:val="00A562AA"/>
    <w:rsid w:val="00A619E3"/>
    <w:rsid w:val="00A627F0"/>
    <w:rsid w:val="00A65D1A"/>
    <w:rsid w:val="00A662D0"/>
    <w:rsid w:val="00A6764E"/>
    <w:rsid w:val="00A7568F"/>
    <w:rsid w:val="00A8075D"/>
    <w:rsid w:val="00A855DD"/>
    <w:rsid w:val="00A86E07"/>
    <w:rsid w:val="00A9358E"/>
    <w:rsid w:val="00A945EF"/>
    <w:rsid w:val="00A9700C"/>
    <w:rsid w:val="00AA1928"/>
    <w:rsid w:val="00AA342F"/>
    <w:rsid w:val="00AA60D7"/>
    <w:rsid w:val="00AA6377"/>
    <w:rsid w:val="00AB504D"/>
    <w:rsid w:val="00AB66C1"/>
    <w:rsid w:val="00AB7972"/>
    <w:rsid w:val="00AC7643"/>
    <w:rsid w:val="00AD614C"/>
    <w:rsid w:val="00AE1412"/>
    <w:rsid w:val="00AE1563"/>
    <w:rsid w:val="00AE4D74"/>
    <w:rsid w:val="00AE7069"/>
    <w:rsid w:val="00AE7B72"/>
    <w:rsid w:val="00AF1A77"/>
    <w:rsid w:val="00B05686"/>
    <w:rsid w:val="00B0784F"/>
    <w:rsid w:val="00B102A1"/>
    <w:rsid w:val="00B161CD"/>
    <w:rsid w:val="00B17153"/>
    <w:rsid w:val="00B22C9D"/>
    <w:rsid w:val="00B328D8"/>
    <w:rsid w:val="00B337B9"/>
    <w:rsid w:val="00B40A7F"/>
    <w:rsid w:val="00B44160"/>
    <w:rsid w:val="00B44997"/>
    <w:rsid w:val="00B50B06"/>
    <w:rsid w:val="00B66751"/>
    <w:rsid w:val="00B70782"/>
    <w:rsid w:val="00B74E82"/>
    <w:rsid w:val="00B75146"/>
    <w:rsid w:val="00B8536F"/>
    <w:rsid w:val="00B92114"/>
    <w:rsid w:val="00BA311A"/>
    <w:rsid w:val="00BA4425"/>
    <w:rsid w:val="00BA632E"/>
    <w:rsid w:val="00BA7893"/>
    <w:rsid w:val="00BB21F4"/>
    <w:rsid w:val="00BC4423"/>
    <w:rsid w:val="00BD0829"/>
    <w:rsid w:val="00BD523A"/>
    <w:rsid w:val="00BD59E5"/>
    <w:rsid w:val="00BD5E5E"/>
    <w:rsid w:val="00BD72D7"/>
    <w:rsid w:val="00BE0F89"/>
    <w:rsid w:val="00BE52D5"/>
    <w:rsid w:val="00BE6EB2"/>
    <w:rsid w:val="00BF1CE1"/>
    <w:rsid w:val="00BF5AEF"/>
    <w:rsid w:val="00BF5D9C"/>
    <w:rsid w:val="00BF6AF1"/>
    <w:rsid w:val="00C02A72"/>
    <w:rsid w:val="00C034FC"/>
    <w:rsid w:val="00C039FE"/>
    <w:rsid w:val="00C12C6D"/>
    <w:rsid w:val="00C15CB4"/>
    <w:rsid w:val="00C17ADA"/>
    <w:rsid w:val="00C25EE5"/>
    <w:rsid w:val="00C26F2E"/>
    <w:rsid w:val="00C2769E"/>
    <w:rsid w:val="00C305E0"/>
    <w:rsid w:val="00C30AC3"/>
    <w:rsid w:val="00C42774"/>
    <w:rsid w:val="00C503C2"/>
    <w:rsid w:val="00C51433"/>
    <w:rsid w:val="00C56F16"/>
    <w:rsid w:val="00C64988"/>
    <w:rsid w:val="00C66B77"/>
    <w:rsid w:val="00C71AB8"/>
    <w:rsid w:val="00C7580D"/>
    <w:rsid w:val="00C75CA0"/>
    <w:rsid w:val="00C762DE"/>
    <w:rsid w:val="00C80B1B"/>
    <w:rsid w:val="00C8273F"/>
    <w:rsid w:val="00C84033"/>
    <w:rsid w:val="00C865DB"/>
    <w:rsid w:val="00C94BFC"/>
    <w:rsid w:val="00C94FA3"/>
    <w:rsid w:val="00C96121"/>
    <w:rsid w:val="00C97A0C"/>
    <w:rsid w:val="00CA03D1"/>
    <w:rsid w:val="00CA234D"/>
    <w:rsid w:val="00CB345F"/>
    <w:rsid w:val="00CB776D"/>
    <w:rsid w:val="00CC1C10"/>
    <w:rsid w:val="00CC4A71"/>
    <w:rsid w:val="00CC6E57"/>
    <w:rsid w:val="00CC76E8"/>
    <w:rsid w:val="00CC7F15"/>
    <w:rsid w:val="00CD2B30"/>
    <w:rsid w:val="00CD4AD9"/>
    <w:rsid w:val="00CD6D85"/>
    <w:rsid w:val="00CD7C20"/>
    <w:rsid w:val="00CE0854"/>
    <w:rsid w:val="00CE2D17"/>
    <w:rsid w:val="00CE357A"/>
    <w:rsid w:val="00CE4E47"/>
    <w:rsid w:val="00CE6C6C"/>
    <w:rsid w:val="00CF5DC0"/>
    <w:rsid w:val="00D00470"/>
    <w:rsid w:val="00D0154F"/>
    <w:rsid w:val="00D0198B"/>
    <w:rsid w:val="00D02C0F"/>
    <w:rsid w:val="00D06603"/>
    <w:rsid w:val="00D1750D"/>
    <w:rsid w:val="00D25117"/>
    <w:rsid w:val="00D259CE"/>
    <w:rsid w:val="00D26224"/>
    <w:rsid w:val="00D26627"/>
    <w:rsid w:val="00D32A2D"/>
    <w:rsid w:val="00D41A12"/>
    <w:rsid w:val="00D54F9D"/>
    <w:rsid w:val="00D61BB3"/>
    <w:rsid w:val="00D623AC"/>
    <w:rsid w:val="00D631C2"/>
    <w:rsid w:val="00D6751E"/>
    <w:rsid w:val="00D67F32"/>
    <w:rsid w:val="00D70F88"/>
    <w:rsid w:val="00D75029"/>
    <w:rsid w:val="00D76A8B"/>
    <w:rsid w:val="00D776C6"/>
    <w:rsid w:val="00D776F4"/>
    <w:rsid w:val="00D77F87"/>
    <w:rsid w:val="00D87056"/>
    <w:rsid w:val="00D90D02"/>
    <w:rsid w:val="00D94C98"/>
    <w:rsid w:val="00D96038"/>
    <w:rsid w:val="00DA02A9"/>
    <w:rsid w:val="00DA1F8C"/>
    <w:rsid w:val="00DA224C"/>
    <w:rsid w:val="00DA6792"/>
    <w:rsid w:val="00DB2447"/>
    <w:rsid w:val="00DB3E0A"/>
    <w:rsid w:val="00DB751F"/>
    <w:rsid w:val="00DD097D"/>
    <w:rsid w:val="00DF20C7"/>
    <w:rsid w:val="00DF2184"/>
    <w:rsid w:val="00DF2A92"/>
    <w:rsid w:val="00DF493C"/>
    <w:rsid w:val="00DF6DB8"/>
    <w:rsid w:val="00DF7BDC"/>
    <w:rsid w:val="00E0234B"/>
    <w:rsid w:val="00E07309"/>
    <w:rsid w:val="00E16DC3"/>
    <w:rsid w:val="00E36116"/>
    <w:rsid w:val="00E41721"/>
    <w:rsid w:val="00E4294C"/>
    <w:rsid w:val="00E47A13"/>
    <w:rsid w:val="00E513F9"/>
    <w:rsid w:val="00E57088"/>
    <w:rsid w:val="00E669C9"/>
    <w:rsid w:val="00E67D59"/>
    <w:rsid w:val="00E72ABD"/>
    <w:rsid w:val="00E8024E"/>
    <w:rsid w:val="00EA010E"/>
    <w:rsid w:val="00EA147F"/>
    <w:rsid w:val="00EA1E71"/>
    <w:rsid w:val="00EA2597"/>
    <w:rsid w:val="00EB29EC"/>
    <w:rsid w:val="00EB594E"/>
    <w:rsid w:val="00EB608A"/>
    <w:rsid w:val="00EC03AF"/>
    <w:rsid w:val="00EC2DDF"/>
    <w:rsid w:val="00ED1C04"/>
    <w:rsid w:val="00ED1C67"/>
    <w:rsid w:val="00EE3243"/>
    <w:rsid w:val="00EE33A7"/>
    <w:rsid w:val="00EE3FE2"/>
    <w:rsid w:val="00EE61CE"/>
    <w:rsid w:val="00EF2ED0"/>
    <w:rsid w:val="00F01EB5"/>
    <w:rsid w:val="00F10F51"/>
    <w:rsid w:val="00F1192E"/>
    <w:rsid w:val="00F1220E"/>
    <w:rsid w:val="00F12611"/>
    <w:rsid w:val="00F1357A"/>
    <w:rsid w:val="00F16D32"/>
    <w:rsid w:val="00F2316B"/>
    <w:rsid w:val="00F30A30"/>
    <w:rsid w:val="00F44130"/>
    <w:rsid w:val="00F527FF"/>
    <w:rsid w:val="00F75AE9"/>
    <w:rsid w:val="00F7636C"/>
    <w:rsid w:val="00F80AE5"/>
    <w:rsid w:val="00F82642"/>
    <w:rsid w:val="00F96B1C"/>
    <w:rsid w:val="00FA043E"/>
    <w:rsid w:val="00FA0C5C"/>
    <w:rsid w:val="00FA2512"/>
    <w:rsid w:val="00FA5513"/>
    <w:rsid w:val="00FA74D8"/>
    <w:rsid w:val="00FA7F26"/>
    <w:rsid w:val="00FB1C37"/>
    <w:rsid w:val="00FC00E0"/>
    <w:rsid w:val="00FC4DB7"/>
    <w:rsid w:val="00FC5D65"/>
    <w:rsid w:val="00FC6BAA"/>
    <w:rsid w:val="00FC7527"/>
    <w:rsid w:val="00FF3C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9F32F04"/>
  <w15:docId w15:val="{E5CD87A4-89A1-480E-9FA7-086EEB9525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47A1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7A13"/>
  </w:style>
  <w:style w:type="paragraph" w:styleId="Footer">
    <w:name w:val="footer"/>
    <w:basedOn w:val="Normal"/>
    <w:link w:val="FooterChar"/>
    <w:uiPriority w:val="99"/>
    <w:unhideWhenUsed/>
    <w:rsid w:val="00E47A1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7A13"/>
  </w:style>
  <w:style w:type="paragraph" w:styleId="BalloonText">
    <w:name w:val="Balloon Text"/>
    <w:basedOn w:val="Normal"/>
    <w:link w:val="BalloonTextChar"/>
    <w:uiPriority w:val="99"/>
    <w:semiHidden/>
    <w:unhideWhenUsed/>
    <w:rsid w:val="00E47A1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7A13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3409E"/>
    <w:rPr>
      <w:color w:val="0000FF" w:themeColor="hyperlink"/>
      <w:u w:val="single"/>
    </w:rPr>
  </w:style>
  <w:style w:type="paragraph" w:styleId="ListParagraph">
    <w:name w:val="List Paragraph"/>
    <w:basedOn w:val="Normal"/>
    <w:uiPriority w:val="99"/>
    <w:qFormat/>
    <w:rsid w:val="00B92114"/>
    <w:pPr>
      <w:ind w:left="720"/>
      <w:contextualSpacing/>
    </w:pPr>
  </w:style>
  <w:style w:type="table" w:styleId="TableGrid">
    <w:name w:val="Table Grid"/>
    <w:basedOn w:val="TableNormal"/>
    <w:uiPriority w:val="59"/>
    <w:rsid w:val="006F586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A540C0"/>
  </w:style>
  <w:style w:type="character" w:styleId="CommentReference">
    <w:name w:val="annotation reference"/>
    <w:basedOn w:val="DefaultParagraphFont"/>
    <w:uiPriority w:val="99"/>
    <w:semiHidden/>
    <w:unhideWhenUsed/>
    <w:rsid w:val="00175F3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5F3F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5F3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5F3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5F3F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97F19"/>
  </w:style>
  <w:style w:type="character" w:styleId="PlaceholderText">
    <w:name w:val="Placeholder Text"/>
    <w:basedOn w:val="DefaultParagraphFont"/>
    <w:uiPriority w:val="99"/>
    <w:semiHidden/>
    <w:rsid w:val="005B0CE0"/>
    <w:rPr>
      <w:color w:val="808080"/>
    </w:rPr>
  </w:style>
  <w:style w:type="paragraph" w:customStyle="1" w:styleId="form">
    <w:name w:val="form"/>
    <w:basedOn w:val="Normal"/>
    <w:link w:val="formChar"/>
    <w:rsid w:val="00356D02"/>
    <w:rPr>
      <w:rFonts w:ascii="Calibri" w:hAnsi="Calibri"/>
      <w:b/>
      <w:sz w:val="22"/>
      <w:szCs w:val="22"/>
    </w:rPr>
  </w:style>
  <w:style w:type="table" w:customStyle="1" w:styleId="TableGrid1">
    <w:name w:val="Table Grid1"/>
    <w:basedOn w:val="TableNormal"/>
    <w:next w:val="TableGrid"/>
    <w:uiPriority w:val="59"/>
    <w:rsid w:val="00375F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rmChar">
    <w:name w:val="form Char"/>
    <w:basedOn w:val="DefaultParagraphFont"/>
    <w:link w:val="form"/>
    <w:rsid w:val="00356D02"/>
    <w:rPr>
      <w:rFonts w:ascii="Calibri" w:hAnsi="Calibri"/>
      <w:b/>
      <w:sz w:val="22"/>
      <w:szCs w:val="22"/>
    </w:rPr>
  </w:style>
  <w:style w:type="table" w:customStyle="1" w:styleId="TableGrid2">
    <w:name w:val="Table Grid2"/>
    <w:basedOn w:val="TableNormal"/>
    <w:next w:val="TableGrid"/>
    <w:uiPriority w:val="59"/>
    <w:rsid w:val="00BD523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98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53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28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05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01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69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7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0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28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223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77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1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1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55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7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file:///C:\Users\baumanjr\AppData\Local\Microsoft\Windows\INetCache\Content.Outlook\TPOQ1LJD\Info%20Sheet%20-%20DISC%20Standardized%20Data%20Elements_v2018.08.docx" TargetMode="External"/><Relationship Id="rId14" Type="http://schemas.openxmlformats.org/officeDocument/2006/relationships/glossaryDocument" Target="glossary/document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8DF7936F63C34B80A18B45E276D5596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DC550AA-3F32-490A-A479-F6FAE931C84C}"/>
      </w:docPartPr>
      <w:docPartBody>
        <w:p w:rsidR="00AD5F4D" w:rsidRDefault="009C18E9" w:rsidP="009C18E9">
          <w:pPr>
            <w:pStyle w:val="8DF7936F63C34B80A18B45E276D5596C8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BD70E8DB8D96405E8A3EF51C85038CD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2C3E0A-A8A5-4A68-A151-FFB53AFD2356}"/>
      </w:docPartPr>
      <w:docPartBody>
        <w:p w:rsidR="00FF4C8C" w:rsidRDefault="009C18E9" w:rsidP="009C18E9">
          <w:pPr>
            <w:pStyle w:val="BD70E8DB8D96405E8A3EF51C85038CD5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A7425C1081B1456BA03132E0FB17BA6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56BF14-8093-4B3C-BD1A-12EB7C0B7EF0}"/>
      </w:docPartPr>
      <w:docPartBody>
        <w:p w:rsidR="00FF4C8C" w:rsidRDefault="009C18E9" w:rsidP="009C18E9">
          <w:pPr>
            <w:pStyle w:val="A7425C1081B1456BA03132E0FB17BA64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5C7714E6DC244D9999FA21B3BD8FB5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EA6E3FC-A5C5-432D-8C3B-E086D67E906A}"/>
      </w:docPartPr>
      <w:docPartBody>
        <w:p w:rsidR="00FF4C8C" w:rsidRDefault="009C18E9" w:rsidP="009C18E9">
          <w:pPr>
            <w:pStyle w:val="5C7714E6DC244D9999FA21B3BD8FB54B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9BB0069A70A74A5AACF4812D3C4C2D3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5716C7-7E80-4792-BAFC-71841D826BBE}"/>
      </w:docPartPr>
      <w:docPartBody>
        <w:p w:rsidR="00FF4C8C" w:rsidRDefault="009C18E9" w:rsidP="009C18E9">
          <w:pPr>
            <w:pStyle w:val="9BB0069A70A74A5AACF4812D3C4C2D32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A0109291156748A4A0AF20BF5725EC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E9AAD2-3C32-41B7-ADE2-A9247BB4EF79}"/>
      </w:docPartPr>
      <w:docPartBody>
        <w:p w:rsidR="00FF4C8C" w:rsidRDefault="009C18E9" w:rsidP="009C18E9">
          <w:pPr>
            <w:pStyle w:val="A0109291156748A4A0AF20BF5725EC43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D059EC83A9E04B74BA2162A53A5ABA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2C967AC-2420-4E9C-8A02-106D1AF3FFC5}"/>
      </w:docPartPr>
      <w:docPartBody>
        <w:p w:rsidR="00FF4C8C" w:rsidRDefault="009C18E9" w:rsidP="009C18E9">
          <w:pPr>
            <w:pStyle w:val="D059EC83A9E04B74BA2162A53A5ABAB3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374CC689AB9948BCAD2C0029360BB7C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98917E1-44FC-4776-8937-A6161D32E032}"/>
      </w:docPartPr>
      <w:docPartBody>
        <w:p w:rsidR="00FF4C8C" w:rsidRDefault="009C18E9" w:rsidP="009C18E9">
          <w:pPr>
            <w:pStyle w:val="374CC689AB9948BCAD2C0029360BB7CF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0D7E27DA54D04B68BD3E63C276E39C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7C4EFFE-EDB2-48F7-A440-DF0E43A37B9D}"/>
      </w:docPartPr>
      <w:docPartBody>
        <w:p w:rsidR="00FF4C8C" w:rsidRDefault="009C18E9" w:rsidP="009C18E9">
          <w:pPr>
            <w:pStyle w:val="0D7E27DA54D04B68BD3E63C276E39C30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960FFD4D9241412B8F2EA6BE57511E9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6ACB1D1-C6EC-4095-B725-3DAD71F490BA}"/>
      </w:docPartPr>
      <w:docPartBody>
        <w:p w:rsidR="00FF4C8C" w:rsidRDefault="009C18E9" w:rsidP="009C18E9">
          <w:pPr>
            <w:pStyle w:val="960FFD4D9241412B8F2EA6BE57511E92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6774DCCA2D61498ABA4DCFB7A311160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0F2F0F7-4673-4D9D-BD62-7E21202C7441}"/>
      </w:docPartPr>
      <w:docPartBody>
        <w:p w:rsidR="00FF4C8C" w:rsidRDefault="009C18E9" w:rsidP="009C18E9">
          <w:pPr>
            <w:pStyle w:val="6774DCCA2D61498ABA4DCFB7A3111606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288B1F20D5EB4CBCB38B7BAD6F15BF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5B84AC-7F2F-4687-BE8B-0EDCD4076FD7}"/>
      </w:docPartPr>
      <w:docPartBody>
        <w:p w:rsidR="00FF4C8C" w:rsidRDefault="009C18E9" w:rsidP="009C18E9">
          <w:pPr>
            <w:pStyle w:val="288B1F20D5EB4CBCB38B7BAD6F15BFB9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69A659BA254D4076B0C6878BE2CD0B1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866C869-0C67-4888-9BB9-C5879DC92946}"/>
      </w:docPartPr>
      <w:docPartBody>
        <w:p w:rsidR="00FF4C8C" w:rsidRDefault="009C18E9" w:rsidP="009C18E9">
          <w:pPr>
            <w:pStyle w:val="69A659BA254D4076B0C6878BE2CD0B16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07DB5443C8D54F3695ED51D76D88FAA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069F32-E9EA-4121-940D-0ACA9BEA6DD2}"/>
      </w:docPartPr>
      <w:docPartBody>
        <w:p w:rsidR="00FF4C8C" w:rsidRDefault="009C18E9" w:rsidP="009C18E9">
          <w:pPr>
            <w:pStyle w:val="07DB5443C8D54F3695ED51D76D88FAA1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EB362B373A214493B50D654E540EE6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AB6D354-0C76-4754-97F0-93BC8C689ED6}"/>
      </w:docPartPr>
      <w:docPartBody>
        <w:p w:rsidR="00FF4C8C" w:rsidRDefault="009C18E9" w:rsidP="009C18E9">
          <w:pPr>
            <w:pStyle w:val="EB362B373A214493B50D654E540EE6112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CA0798C39AAE4C678395303A89CBA9C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4299689-A972-425D-BF2C-A6D71CDCE9E1}"/>
      </w:docPartPr>
      <w:docPartBody>
        <w:p w:rsidR="00FF4C8C" w:rsidRDefault="009C18E9" w:rsidP="009C18E9">
          <w:pPr>
            <w:pStyle w:val="CA0798C39AAE4C678395303A89CBA9C31"/>
          </w:pPr>
          <w:r w:rsidRPr="009E696B">
            <w:rPr>
              <w:rStyle w:val="PlaceholderText"/>
              <w:rFonts w:asciiTheme="minorHAnsi" w:hAnsiTheme="minorHAnsi"/>
              <w:b w:val="0"/>
              <w:sz w:val="24"/>
            </w:rPr>
            <w:t>Click here to enter text.</w:t>
          </w:r>
        </w:p>
      </w:docPartBody>
    </w:docPart>
    <w:docPart>
      <w:docPartPr>
        <w:name w:val="41832FE44FE240E7837A4C65BAF8C52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1E1341-17DB-4089-88B6-5E1DA2925FCD}"/>
      </w:docPartPr>
      <w:docPartBody>
        <w:p w:rsidR="009C18E9" w:rsidRDefault="00FF4C8C" w:rsidP="00FF4C8C">
          <w:pPr>
            <w:pStyle w:val="41832FE44FE240E7837A4C65BAF8C521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AA10DCB6A4884AAFA2FC2B862A71A80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3F02F79-DB2F-42F9-96AF-D8F12056F9F9}"/>
      </w:docPartPr>
      <w:docPartBody>
        <w:p w:rsidR="009C18E9" w:rsidRDefault="009C18E9" w:rsidP="009C18E9">
          <w:pPr>
            <w:pStyle w:val="AA10DCB6A4884AAFA2FC2B862A71A806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590634664CB74293A2CE4A05F4E06B2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911D19-B876-42F9-AD93-3E90E1DD2474}"/>
      </w:docPartPr>
      <w:docPartBody>
        <w:p w:rsidR="009C18E9" w:rsidRDefault="009C18E9" w:rsidP="009C18E9">
          <w:pPr>
            <w:pStyle w:val="590634664CB74293A2CE4A05F4E06B25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3FC1F476CAF74BA59A8C3DF2E6EF045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F99F852-F094-473F-B9E9-5C5D0E0ECA64}"/>
      </w:docPartPr>
      <w:docPartBody>
        <w:p w:rsidR="009C18E9" w:rsidRDefault="009C18E9" w:rsidP="009C18E9">
          <w:pPr>
            <w:pStyle w:val="3FC1F476CAF74BA59A8C3DF2E6EF0452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4AE2BF7AD3054BEEA80F095B736246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9272F0-D438-41BC-A381-5B04A8752AEA}"/>
      </w:docPartPr>
      <w:docPartBody>
        <w:p w:rsidR="009C18E9" w:rsidRDefault="009C18E9" w:rsidP="009C18E9">
          <w:pPr>
            <w:pStyle w:val="4AE2BF7AD3054BEEA80F095B73624623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AE0148659D9446119939CDE65C1599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2F6ECD1-BC20-4284-A898-125D2CC0D635}"/>
      </w:docPartPr>
      <w:docPartBody>
        <w:p w:rsidR="009C18E9" w:rsidRDefault="009C18E9" w:rsidP="009C18E9">
          <w:pPr>
            <w:pStyle w:val="AE0148659D9446119939CDE65C159966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FF520B03A789455C9123490A797480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BA0EF12-9D6F-4C98-8F32-DF1AA7094AAB}"/>
      </w:docPartPr>
      <w:docPartBody>
        <w:p w:rsidR="009C18E9" w:rsidRDefault="009C18E9" w:rsidP="009C18E9">
          <w:pPr>
            <w:pStyle w:val="FF520B03A789455C9123490A79748005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815E78E672914547A4C5A56F48AE15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84DDF31-C91B-4B6E-8D39-CB4823DC2C8C}"/>
      </w:docPartPr>
      <w:docPartBody>
        <w:p w:rsidR="009C18E9" w:rsidRDefault="009C18E9" w:rsidP="009C18E9">
          <w:pPr>
            <w:pStyle w:val="815E78E672914547A4C5A56F48AE1569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68F90DE32D084911BB039FA625DD6A1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2F9D841-8366-42E7-94E9-4BF3E7230A89}"/>
      </w:docPartPr>
      <w:docPartBody>
        <w:p w:rsidR="009C18E9" w:rsidRDefault="009C18E9" w:rsidP="009C18E9">
          <w:pPr>
            <w:pStyle w:val="68F90DE32D084911BB039FA625DD6A1D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8A10B54592404F24921098CCEC4D4F2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4E39A08-CB2E-464D-9F8B-493CDB2677A9}"/>
      </w:docPartPr>
      <w:docPartBody>
        <w:p w:rsidR="009C18E9" w:rsidRDefault="009C18E9" w:rsidP="009C18E9">
          <w:pPr>
            <w:pStyle w:val="8A10B54592404F24921098CCEC4D4F2E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808C23968B07439BA8A11617AF79E50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54E050D-C526-4891-B959-4EA312F61537}"/>
      </w:docPartPr>
      <w:docPartBody>
        <w:p w:rsidR="009C18E9" w:rsidRDefault="009C18E9" w:rsidP="009C18E9">
          <w:pPr>
            <w:pStyle w:val="808C23968B07439BA8A11617AF79E50F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84DCCC7E51944326A64E6920D94014B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85BA4A2-BC68-41DC-B16C-C8CA64ED4FE8}"/>
      </w:docPartPr>
      <w:docPartBody>
        <w:p w:rsidR="009C18E9" w:rsidRDefault="009C18E9" w:rsidP="009C18E9">
          <w:pPr>
            <w:pStyle w:val="84DCCC7E51944326A64E6920D94014B2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40F75EA3DED14B55909FAB5FC125C01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B50260D-EE46-4AC3-B00A-CAC17421D460}"/>
      </w:docPartPr>
      <w:docPartBody>
        <w:p w:rsidR="009C18E9" w:rsidRDefault="009C18E9" w:rsidP="009C18E9">
          <w:pPr>
            <w:pStyle w:val="40F75EA3DED14B55909FAB5FC125C016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71D096E3E35F4F18A72873C9C078954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8FC9FBE-364F-4623-8636-EEA37AFC7420}"/>
      </w:docPartPr>
      <w:docPartBody>
        <w:p w:rsidR="009C18E9" w:rsidRDefault="009C18E9" w:rsidP="009C18E9">
          <w:pPr>
            <w:pStyle w:val="71D096E3E35F4F18A72873C9C078954A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7FC6C15AF10841F9B077809C1B83816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23F8E51-FBC5-43FD-BEE6-A4063F0B97B3}"/>
      </w:docPartPr>
      <w:docPartBody>
        <w:p w:rsidR="009C18E9" w:rsidRDefault="009C18E9" w:rsidP="009C18E9">
          <w:pPr>
            <w:pStyle w:val="7FC6C15AF10841F9B077809C1B838163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CE59F9137BF14B66A6AB9F3219FA2C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2CBAD2-EBAF-4A3A-AA0B-95869733FD2D}"/>
      </w:docPartPr>
      <w:docPartBody>
        <w:p w:rsidR="009C18E9" w:rsidRDefault="009C18E9" w:rsidP="009C18E9">
          <w:pPr>
            <w:pStyle w:val="CE59F9137BF14B66A6AB9F3219FA2CBF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9462C3032D254E7D8CEB054E76E148E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3C1ED1C-4AEE-49A8-B3CB-D81D3BFC1F33}"/>
      </w:docPartPr>
      <w:docPartBody>
        <w:p w:rsidR="009C18E9" w:rsidRDefault="009C18E9" w:rsidP="009C18E9">
          <w:pPr>
            <w:pStyle w:val="9462C3032D254E7D8CEB054E76E148EF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5144C74AD9774F2782164FBBE4331B2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7C11903-EAC4-407E-91C9-FA342B0152B8}"/>
      </w:docPartPr>
      <w:docPartBody>
        <w:p w:rsidR="00904B8C" w:rsidRDefault="009C18E9" w:rsidP="009C18E9">
          <w:pPr>
            <w:pStyle w:val="5144C74AD9774F2782164FBBE4331B2F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A1853A4FF535433891DFE80BE0ECEAD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1ADD4E-E9BD-4B60-9B41-B1A9E4914C6F}"/>
      </w:docPartPr>
      <w:docPartBody>
        <w:p w:rsidR="00904B8C" w:rsidRDefault="009C18E9" w:rsidP="009C18E9">
          <w:pPr>
            <w:pStyle w:val="A1853A4FF535433891DFE80BE0ECEADC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990242E754D44E4AAAAD55BA6DD056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434585-4FE6-4EE0-ACF9-1F9EECFEF374}"/>
      </w:docPartPr>
      <w:docPartBody>
        <w:p w:rsidR="00904B8C" w:rsidRDefault="009C18E9" w:rsidP="009C18E9">
          <w:pPr>
            <w:pStyle w:val="990242E754D44E4AAAAD55BA6DD05683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0EDD3EBB1436460F8E6DE98CBC91ED8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1C395D-48A9-49B1-8B49-357CDDBB85B9}"/>
      </w:docPartPr>
      <w:docPartBody>
        <w:p w:rsidR="00904B8C" w:rsidRDefault="009C18E9" w:rsidP="009C18E9">
          <w:pPr>
            <w:pStyle w:val="0EDD3EBB1436460F8E6DE98CBC91ED8D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19464270D0FA44368E03437F7C066D6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41A6A6-B527-40D0-A52A-9964CDF9CF2D}"/>
      </w:docPartPr>
      <w:docPartBody>
        <w:p w:rsidR="00904B8C" w:rsidRDefault="009C18E9" w:rsidP="009C18E9">
          <w:pPr>
            <w:pStyle w:val="19464270D0FA44368E03437F7C066D6B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AB9C895D99E54CF4871DED3487D883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29271F1-0A7B-4968-A2E4-D47C0871E77F}"/>
      </w:docPartPr>
      <w:docPartBody>
        <w:p w:rsidR="00904B8C" w:rsidRDefault="009C18E9" w:rsidP="009C18E9">
          <w:pPr>
            <w:pStyle w:val="AB9C895D99E54CF4871DED3487D8835F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568A4CDEEE69438187BD462F959C34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C49B8E7-7643-4A46-BC70-5C90142FE12E}"/>
      </w:docPartPr>
      <w:docPartBody>
        <w:p w:rsidR="00904B8C" w:rsidRDefault="009C18E9" w:rsidP="009C18E9">
          <w:pPr>
            <w:pStyle w:val="568A4CDEEE69438187BD462F959C34EA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BB7CF1126EBA475482CF31344CE1EF2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AF9C85D-DE12-436F-9EE9-3972548DEC38}"/>
      </w:docPartPr>
      <w:docPartBody>
        <w:p w:rsidR="00904B8C" w:rsidRDefault="009C18E9" w:rsidP="009C18E9">
          <w:pPr>
            <w:pStyle w:val="BB7CF1126EBA475482CF31344CE1EF2E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72657D3D5B8C46648889918C5CAF21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448EECF-FFF8-4E07-A6F8-4B0858977480}"/>
      </w:docPartPr>
      <w:docPartBody>
        <w:p w:rsidR="00904B8C" w:rsidRDefault="009C18E9" w:rsidP="009C18E9">
          <w:pPr>
            <w:pStyle w:val="72657D3D5B8C46648889918C5CAF21D6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F35267DCB56A480A88372813CEF5752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F652C5F-DB8E-417B-BA8C-BCC2306A7001}"/>
      </w:docPartPr>
      <w:docPartBody>
        <w:p w:rsidR="00904B8C" w:rsidRDefault="009C18E9" w:rsidP="009C18E9">
          <w:pPr>
            <w:pStyle w:val="F35267DCB56A480A88372813CEF57526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4BD890513A1843A8AB7B0A8146AE452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8A5EFB-0A0C-4CA4-8A47-67C9643E01A7}"/>
      </w:docPartPr>
      <w:docPartBody>
        <w:p w:rsidR="00904B8C" w:rsidRDefault="009C18E9" w:rsidP="009C18E9">
          <w:pPr>
            <w:pStyle w:val="4BD890513A1843A8AB7B0A8146AE4521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CECE240133964B89A0ADD78ECCA99E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26DE0D5-10E4-4F6E-96E3-BA0C2F9A1117}"/>
      </w:docPartPr>
      <w:docPartBody>
        <w:p w:rsidR="00904B8C" w:rsidRDefault="009C18E9" w:rsidP="009C18E9">
          <w:pPr>
            <w:pStyle w:val="CECE240133964B89A0ADD78ECCA99EEA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67B500EC340B46FD87BFE469AF80ACA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8F145D9-6CD6-444C-863C-3AC6B6133968}"/>
      </w:docPartPr>
      <w:docPartBody>
        <w:p w:rsidR="00904B8C" w:rsidRDefault="009C18E9" w:rsidP="009C18E9">
          <w:pPr>
            <w:pStyle w:val="67B500EC340B46FD87BFE469AF80ACA6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61067F0F18E144DC8CA2C993065182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786488E-234B-402A-B29A-4D9A18C66D76}"/>
      </w:docPartPr>
      <w:docPartBody>
        <w:p w:rsidR="00904B8C" w:rsidRDefault="009C18E9" w:rsidP="009C18E9">
          <w:pPr>
            <w:pStyle w:val="61067F0F18E144DC8CA2C993065182DD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37C864C3747A4FB7958FDE31C923368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7CF50C-B36D-4AFB-9B96-93B92911CF49}"/>
      </w:docPartPr>
      <w:docPartBody>
        <w:p w:rsidR="00904B8C" w:rsidRDefault="009C18E9" w:rsidP="009C18E9">
          <w:pPr>
            <w:pStyle w:val="37C864C3747A4FB7958FDE31C9233688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E04393D9D5644238BFED26D831F15D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9180A59-CD0F-476D-9BB7-B1E19C306FB5}"/>
      </w:docPartPr>
      <w:docPartBody>
        <w:p w:rsidR="00904B8C" w:rsidRDefault="009C18E9" w:rsidP="009C18E9">
          <w:pPr>
            <w:pStyle w:val="E04393D9D5644238BFED26D831F15D09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FDAE3CCE947A44AB95F9032FACF5252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D46129-F17E-4971-A508-6F531DE40A0E}"/>
      </w:docPartPr>
      <w:docPartBody>
        <w:p w:rsidR="00904B8C" w:rsidRDefault="009C18E9" w:rsidP="009C18E9">
          <w:pPr>
            <w:pStyle w:val="FDAE3CCE947A44AB95F9032FACF5252F"/>
          </w:pPr>
          <w:r w:rsidRPr="006C43F6">
            <w:rPr>
              <w:rStyle w:val="PlaceholderText"/>
            </w:rPr>
            <w:t>Click here to enter text.</w:t>
          </w:r>
        </w:p>
      </w:docPartBody>
    </w:docPart>
    <w:docPart>
      <w:docPartPr>
        <w:name w:val="C24E20D8D98E4CD29CF1B34C5884FC8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EF8760C-E13C-492C-94A3-2CAE7D1BD89E}"/>
      </w:docPartPr>
      <w:docPartBody>
        <w:p w:rsidR="00904B8C" w:rsidRDefault="009C18E9" w:rsidP="009C18E9">
          <w:pPr>
            <w:pStyle w:val="C24E20D8D98E4CD29CF1B34C5884FC89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12CC752EA2A64D06B06E63AEEE148A1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85B3B93-15A8-4CBB-8DE5-C4A8BE1816D2}"/>
      </w:docPartPr>
      <w:docPartBody>
        <w:p w:rsidR="00904B8C" w:rsidRDefault="009C18E9" w:rsidP="009C18E9">
          <w:pPr>
            <w:pStyle w:val="12CC752EA2A64D06B06E63AEEE148A1F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DB9EF3FF1902459A9038E5FA037891A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5BD2A4-940F-48BE-A487-094035440D5A}"/>
      </w:docPartPr>
      <w:docPartBody>
        <w:p w:rsidR="00904B8C" w:rsidRDefault="009C18E9" w:rsidP="009C18E9">
          <w:pPr>
            <w:pStyle w:val="DB9EF3FF1902459A9038E5FA037891A0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1D93C77B849240C1980D63CD34EC5F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F5DFE68-D3A3-4B2B-9B30-9BA4F5D2FB88}"/>
      </w:docPartPr>
      <w:docPartBody>
        <w:p w:rsidR="00904B8C" w:rsidRDefault="009C18E9" w:rsidP="009C18E9">
          <w:pPr>
            <w:pStyle w:val="1D93C77B849240C1980D63CD34EC5FAB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00FE53C5AEEC4934928104D341B78C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CABBDA-3122-49AE-9034-79BCF95B43D0}"/>
      </w:docPartPr>
      <w:docPartBody>
        <w:p w:rsidR="00904B8C" w:rsidRDefault="009C18E9" w:rsidP="009C18E9">
          <w:pPr>
            <w:pStyle w:val="00FE53C5AEEC4934928104D341B78C29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41C3470DEB1B4F33A737FAC9889BA2F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E02BDF0-BC49-43BA-B45C-AD194574BC1E}"/>
      </w:docPartPr>
      <w:docPartBody>
        <w:p w:rsidR="00904B8C" w:rsidRDefault="009C18E9" w:rsidP="009C18E9">
          <w:pPr>
            <w:pStyle w:val="41C3470DEB1B4F33A737FAC9889BA2FD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4D85C5B50C9F4098B3658AF0E5258E7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8A0DE53-6A67-48C0-A0B1-DDE3F5FBC0B1}"/>
      </w:docPartPr>
      <w:docPartBody>
        <w:p w:rsidR="00904B8C" w:rsidRDefault="009C18E9" w:rsidP="009C18E9">
          <w:pPr>
            <w:pStyle w:val="4D85C5B50C9F4098B3658AF0E5258E71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7775CE690A7C412F9EDE56E47001473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0EDE90D-AB41-4BF9-BCD3-0281521F64E3}"/>
      </w:docPartPr>
      <w:docPartBody>
        <w:p w:rsidR="00904B8C" w:rsidRDefault="009C18E9" w:rsidP="009C18E9">
          <w:pPr>
            <w:pStyle w:val="7775CE690A7C412F9EDE56E470014736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FCD2074A9256426ABB9753C72447531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70FC873-2187-40F4-A4D6-0BC4BE76A106}"/>
      </w:docPartPr>
      <w:docPartBody>
        <w:p w:rsidR="00904B8C" w:rsidRDefault="009C18E9" w:rsidP="009C18E9">
          <w:pPr>
            <w:pStyle w:val="FCD2074A9256426ABB9753C72447531A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15C79417ADEC4EF999C04E917719F2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A940375-281C-4B01-AB53-B532191C18F4}"/>
      </w:docPartPr>
      <w:docPartBody>
        <w:p w:rsidR="00904B8C" w:rsidRDefault="009C18E9" w:rsidP="009C18E9">
          <w:pPr>
            <w:pStyle w:val="15C79417ADEC4EF999C04E917719F2BA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6882FBE2FB274C0F952600148BC456D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A238EE4-56DC-4834-B048-A46374793B3E}"/>
      </w:docPartPr>
      <w:docPartBody>
        <w:p w:rsidR="00904B8C" w:rsidRDefault="009C18E9" w:rsidP="009C18E9">
          <w:pPr>
            <w:pStyle w:val="6882FBE2FB274C0F952600148BC456D2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A445110B287E4EA1BA0F5A85CB70C23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B69C294-792F-4FCB-83BD-51A6864A61D5}"/>
      </w:docPartPr>
      <w:docPartBody>
        <w:p w:rsidR="00904B8C" w:rsidRDefault="009C18E9" w:rsidP="009C18E9">
          <w:pPr>
            <w:pStyle w:val="A445110B287E4EA1BA0F5A85CB70C235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27987DA819724573B2F8DDD5608E98D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0B30B3E-2E01-429C-841F-520285790862}"/>
      </w:docPartPr>
      <w:docPartBody>
        <w:p w:rsidR="00904B8C" w:rsidRDefault="009C18E9" w:rsidP="009C18E9">
          <w:pPr>
            <w:pStyle w:val="27987DA819724573B2F8DDD5608E98D8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EDDF30AA138745088D9619E18265DE7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E50161C-B5C2-4408-AD77-6F118EB9911A}"/>
      </w:docPartPr>
      <w:docPartBody>
        <w:p w:rsidR="00904B8C" w:rsidRDefault="009C18E9" w:rsidP="009C18E9">
          <w:pPr>
            <w:pStyle w:val="EDDF30AA138745088D9619E18265DE71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36DD0FAD3AA34D2DA2133D3701A468F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AC3CF6C-2195-4258-8055-B9BF6C282E2B}"/>
      </w:docPartPr>
      <w:docPartBody>
        <w:p w:rsidR="00904B8C" w:rsidRDefault="009C18E9" w:rsidP="009C18E9">
          <w:pPr>
            <w:pStyle w:val="36DD0FAD3AA34D2DA2133D3701A468F1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B5C3B204BF184CB1A834E9D976882D1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20CDF7B-150D-4C1C-85BC-C204C45967BD}"/>
      </w:docPartPr>
      <w:docPartBody>
        <w:p w:rsidR="00904B8C" w:rsidRDefault="009C18E9" w:rsidP="009C18E9">
          <w:pPr>
            <w:pStyle w:val="B5C3B204BF184CB1A834E9D976882D1A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70E87A456C5D4C18BB99278B35B1EAC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716AE50-BC80-4C51-BE20-297446AF0D14}"/>
      </w:docPartPr>
      <w:docPartBody>
        <w:p w:rsidR="00904B8C" w:rsidRDefault="009C18E9" w:rsidP="009C18E9">
          <w:pPr>
            <w:pStyle w:val="70E87A456C5D4C18BB99278B35B1EAC0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06B235C9B8074A118BB801234FC5CB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9E22B7-16D3-422B-9F2C-B9C398CB9A82}"/>
      </w:docPartPr>
      <w:docPartBody>
        <w:p w:rsidR="00904B8C" w:rsidRDefault="009C18E9" w:rsidP="009C18E9">
          <w:pPr>
            <w:pStyle w:val="06B235C9B8074A118BB801234FC5CBF0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E6698CE3803145F49063261A76E0D35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9AA8969-1D68-4218-8483-40998712968A}"/>
      </w:docPartPr>
      <w:docPartBody>
        <w:p w:rsidR="00904B8C" w:rsidRDefault="009C18E9" w:rsidP="009C18E9">
          <w:pPr>
            <w:pStyle w:val="E6698CE3803145F49063261A76E0D351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8C7561E13F964B42A9D7A091E8C1334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BAF48B1-8449-4ECC-A963-61B72911EB53}"/>
      </w:docPartPr>
      <w:docPartBody>
        <w:p w:rsidR="00904B8C" w:rsidRDefault="009C18E9" w:rsidP="009C18E9">
          <w:pPr>
            <w:pStyle w:val="8C7561E13F964B42A9D7A091E8C13346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A94827E2BA374192A01862FE69B5255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AD4A04B-003C-4B53-8759-3750FA40405E}"/>
      </w:docPartPr>
      <w:docPartBody>
        <w:p w:rsidR="00904B8C" w:rsidRDefault="009C18E9" w:rsidP="009C18E9">
          <w:pPr>
            <w:pStyle w:val="A94827E2BA374192A01862FE69B52557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B7650FA9F94D4FB5A22EC2B9BAC5F0D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07FE359-753F-4517-9361-F3626F88E60A}"/>
      </w:docPartPr>
      <w:docPartBody>
        <w:p w:rsidR="00904B8C" w:rsidRDefault="009C18E9" w:rsidP="009C18E9">
          <w:pPr>
            <w:pStyle w:val="B7650FA9F94D4FB5A22EC2B9BAC5F0D2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427088AEB38F4D92ABDD4504E84E3E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F8E850F-28A6-4141-A791-CE0AE860792F}"/>
      </w:docPartPr>
      <w:docPartBody>
        <w:p w:rsidR="00904B8C" w:rsidRDefault="009C18E9" w:rsidP="009C18E9">
          <w:pPr>
            <w:pStyle w:val="427088AEB38F4D92ABDD4504E84E3E19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E2679902E35C46BEA99A8F117224412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3B3A72E-6550-4EAA-A330-01804A8940D3}"/>
      </w:docPartPr>
      <w:docPartBody>
        <w:p w:rsidR="00904B8C" w:rsidRDefault="009C18E9" w:rsidP="009C18E9">
          <w:pPr>
            <w:pStyle w:val="E2679902E35C46BEA99A8F117224412A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9CA38990BE2349089F7E12643DD370F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ECB828D-E715-40A8-A0C0-45245A69EED6}"/>
      </w:docPartPr>
      <w:docPartBody>
        <w:p w:rsidR="00904B8C" w:rsidRDefault="009C18E9" w:rsidP="009C18E9">
          <w:pPr>
            <w:pStyle w:val="9CA38990BE2349089F7E12643DD370F1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5F7FDE3F865545B985726AF547A10AE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B5F98CD-43EA-464A-81FC-D8C75353AB24}"/>
      </w:docPartPr>
      <w:docPartBody>
        <w:p w:rsidR="00904B8C" w:rsidRDefault="009C18E9" w:rsidP="009C18E9">
          <w:pPr>
            <w:pStyle w:val="5F7FDE3F865545B985726AF547A10AE9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6710233DDBA14BA1AC3AFCB5A09ED0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799F3AE-3437-4501-93D0-26D0180E1B2A}"/>
      </w:docPartPr>
      <w:docPartBody>
        <w:p w:rsidR="00904B8C" w:rsidRDefault="009C18E9" w:rsidP="009C18E9">
          <w:pPr>
            <w:pStyle w:val="6710233DDBA14BA1AC3AFCB5A09ED0B3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B27F679D778844AD916F6A148CAC692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9FAD590-DC9E-4822-9BC5-6E60AF9EF702}"/>
      </w:docPartPr>
      <w:docPartBody>
        <w:p w:rsidR="00904B8C" w:rsidRDefault="009C18E9" w:rsidP="009C18E9">
          <w:pPr>
            <w:pStyle w:val="B27F679D778844AD916F6A148CAC692D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8A96CAA5BEFD405B9C074E48E01084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8150701-F89D-430B-B9BC-E6A39982E7CD}"/>
      </w:docPartPr>
      <w:docPartBody>
        <w:p w:rsidR="00904B8C" w:rsidRDefault="009C18E9" w:rsidP="009C18E9">
          <w:pPr>
            <w:pStyle w:val="8A96CAA5BEFD405B9C074E48E01084BA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8E72A785424249B2BFA811B785B5B30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2CC3F70-B955-485E-B662-CF3BE68EC35F}"/>
      </w:docPartPr>
      <w:docPartBody>
        <w:p w:rsidR="00904B8C" w:rsidRDefault="009C18E9" w:rsidP="009C18E9">
          <w:pPr>
            <w:pStyle w:val="8E72A785424249B2BFA811B785B5B303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A6015C42957D46FD830ABC1EFF1C50C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DC7835-970A-4F6F-977B-B9CD0592386F}"/>
      </w:docPartPr>
      <w:docPartBody>
        <w:p w:rsidR="00904B8C" w:rsidRDefault="009C18E9" w:rsidP="009C18E9">
          <w:pPr>
            <w:pStyle w:val="A6015C42957D46FD830ABC1EFF1C50CF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84610367756A43C3A3AE597C220FC88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D59FC7B-DBE6-4F5B-B537-504D216C66EF}"/>
      </w:docPartPr>
      <w:docPartBody>
        <w:p w:rsidR="00904B8C" w:rsidRDefault="009C18E9" w:rsidP="009C18E9">
          <w:pPr>
            <w:pStyle w:val="84610367756A43C3A3AE597C220FC885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CA6D031F9D604C5DAFE4A1A79104C92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975FD63-9C34-4679-B109-9CF0DC96BEBF}"/>
      </w:docPartPr>
      <w:docPartBody>
        <w:p w:rsidR="00904B8C" w:rsidRDefault="009C18E9" w:rsidP="009C18E9">
          <w:pPr>
            <w:pStyle w:val="CA6D031F9D604C5DAFE4A1A79104C928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03E96BE69FF24C748CC2396C12D5EF2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B974742-87B1-4293-96D0-F130D5C80C23}"/>
      </w:docPartPr>
      <w:docPartBody>
        <w:p w:rsidR="00904B8C" w:rsidRDefault="009C18E9" w:rsidP="009C18E9">
          <w:pPr>
            <w:pStyle w:val="03E96BE69FF24C748CC2396C12D5EF25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3B8026FE6F5D4C2186FA581F382E02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B64E360-3EF8-4369-B46B-C764EF986ABD}"/>
      </w:docPartPr>
      <w:docPartBody>
        <w:p w:rsidR="00904B8C" w:rsidRDefault="009C18E9" w:rsidP="009C18E9">
          <w:pPr>
            <w:pStyle w:val="3B8026FE6F5D4C2186FA581F382E0295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0AD7327C2DA44AE1A396BC2150E1D1F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5F1B94-159A-4736-B9D3-AE0673D39FC3}"/>
      </w:docPartPr>
      <w:docPartBody>
        <w:p w:rsidR="00904B8C" w:rsidRDefault="009C18E9" w:rsidP="009C18E9">
          <w:pPr>
            <w:pStyle w:val="0AD7327C2DA44AE1A396BC2150E1D1F1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EDBE5974FA764421B3171B820A7CEE7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5B36BA5-1976-4B04-BC47-506368790297}"/>
      </w:docPartPr>
      <w:docPartBody>
        <w:p w:rsidR="00904B8C" w:rsidRDefault="009C18E9" w:rsidP="009C18E9">
          <w:pPr>
            <w:pStyle w:val="EDBE5974FA764421B3171B820A7CEE70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5000C918CDEF47739FF41F5D6E25EEA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E0D847-C76D-4309-94B3-28045A651FDA}"/>
      </w:docPartPr>
      <w:docPartBody>
        <w:p w:rsidR="00904B8C" w:rsidRDefault="009C18E9" w:rsidP="009C18E9">
          <w:pPr>
            <w:pStyle w:val="5000C918CDEF47739FF41F5D6E25EEA31"/>
          </w:pPr>
          <w:r>
            <w:rPr>
              <w:rStyle w:val="PlaceholderText"/>
            </w:rPr>
            <w:t xml:space="preserve"> </w:t>
          </w:r>
        </w:p>
      </w:docPartBody>
    </w:docPart>
    <w:docPart>
      <w:docPartPr>
        <w:name w:val="DCAE25C76A284C968847A748BCB2555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BA3ED85-84A0-4718-A145-FA290256FDC0}"/>
      </w:docPartPr>
      <w:docPartBody>
        <w:p w:rsidR="00904B8C" w:rsidRDefault="009C18E9" w:rsidP="009C18E9">
          <w:pPr>
            <w:pStyle w:val="DCAE25C76A284C968847A748BCB2555C1"/>
          </w:pPr>
          <w:r>
            <w:rPr>
              <w:rStyle w:val="PlaceholderText"/>
            </w:rPr>
            <w:t xml:space="preserve"> 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﷽﷽﷽﷽﷽﷽﷽﷽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D5F4D"/>
    <w:rsid w:val="00381E1E"/>
    <w:rsid w:val="008F2FB0"/>
    <w:rsid w:val="00904B8C"/>
    <w:rsid w:val="009C18E9"/>
    <w:rsid w:val="00A94E39"/>
    <w:rsid w:val="00AD5F4D"/>
    <w:rsid w:val="00C574B6"/>
    <w:rsid w:val="00DA0C5C"/>
    <w:rsid w:val="00FF4C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C18E9"/>
    <w:rPr>
      <w:color w:val="808080"/>
    </w:rPr>
  </w:style>
  <w:style w:type="paragraph" w:customStyle="1" w:styleId="41832FE44FE240E7837A4C65BAF8C521">
    <w:name w:val="41832FE44FE240E7837A4C65BAF8C521"/>
    <w:rsid w:val="00FF4C8C"/>
  </w:style>
  <w:style w:type="paragraph" w:customStyle="1" w:styleId="5144C74AD9774F2782164FBBE4331B2F">
    <w:name w:val="5144C74AD9774F2782164FBBE4331B2F"/>
    <w:rsid w:val="009C18E9"/>
  </w:style>
  <w:style w:type="paragraph" w:customStyle="1" w:styleId="A1853A4FF535433891DFE80BE0ECEADC">
    <w:name w:val="A1853A4FF535433891DFE80BE0ECEADC"/>
    <w:rsid w:val="009C18E9"/>
  </w:style>
  <w:style w:type="paragraph" w:customStyle="1" w:styleId="990242E754D44E4AAAAD55BA6DD05683">
    <w:name w:val="990242E754D44E4AAAAD55BA6DD05683"/>
    <w:rsid w:val="009C18E9"/>
  </w:style>
  <w:style w:type="paragraph" w:customStyle="1" w:styleId="0EDD3EBB1436460F8E6DE98CBC91ED8D">
    <w:name w:val="0EDD3EBB1436460F8E6DE98CBC91ED8D"/>
    <w:rsid w:val="009C18E9"/>
  </w:style>
  <w:style w:type="paragraph" w:customStyle="1" w:styleId="19464270D0FA44368E03437F7C066D6B">
    <w:name w:val="19464270D0FA44368E03437F7C066D6B"/>
    <w:rsid w:val="009C18E9"/>
  </w:style>
  <w:style w:type="paragraph" w:customStyle="1" w:styleId="AB9C895D99E54CF4871DED3487D8835F">
    <w:name w:val="AB9C895D99E54CF4871DED3487D8835F"/>
    <w:rsid w:val="009C18E9"/>
  </w:style>
  <w:style w:type="paragraph" w:customStyle="1" w:styleId="568A4CDEEE69438187BD462F959C34EA">
    <w:name w:val="568A4CDEEE69438187BD462F959C34EA"/>
    <w:rsid w:val="009C18E9"/>
  </w:style>
  <w:style w:type="paragraph" w:customStyle="1" w:styleId="BB7CF1126EBA475482CF31344CE1EF2E">
    <w:name w:val="BB7CF1126EBA475482CF31344CE1EF2E"/>
    <w:rsid w:val="009C18E9"/>
  </w:style>
  <w:style w:type="paragraph" w:customStyle="1" w:styleId="72657D3D5B8C46648889918C5CAF21D6">
    <w:name w:val="72657D3D5B8C46648889918C5CAF21D6"/>
    <w:rsid w:val="009C18E9"/>
  </w:style>
  <w:style w:type="paragraph" w:customStyle="1" w:styleId="F35267DCB56A480A88372813CEF57526">
    <w:name w:val="F35267DCB56A480A88372813CEF57526"/>
    <w:rsid w:val="009C18E9"/>
  </w:style>
  <w:style w:type="paragraph" w:customStyle="1" w:styleId="4BD890513A1843A8AB7B0A8146AE4521">
    <w:name w:val="4BD890513A1843A8AB7B0A8146AE4521"/>
    <w:rsid w:val="009C18E9"/>
  </w:style>
  <w:style w:type="paragraph" w:customStyle="1" w:styleId="CECE240133964B89A0ADD78ECCA99EEA">
    <w:name w:val="CECE240133964B89A0ADD78ECCA99EEA"/>
    <w:rsid w:val="009C18E9"/>
  </w:style>
  <w:style w:type="paragraph" w:customStyle="1" w:styleId="67B500EC340B46FD87BFE469AF80ACA6">
    <w:name w:val="67B500EC340B46FD87BFE469AF80ACA6"/>
    <w:rsid w:val="009C18E9"/>
  </w:style>
  <w:style w:type="paragraph" w:customStyle="1" w:styleId="61067F0F18E144DC8CA2C993065182DD">
    <w:name w:val="61067F0F18E144DC8CA2C993065182DD"/>
    <w:rsid w:val="009C18E9"/>
  </w:style>
  <w:style w:type="paragraph" w:customStyle="1" w:styleId="37C864C3747A4FB7958FDE31C9233688">
    <w:name w:val="37C864C3747A4FB7958FDE31C9233688"/>
    <w:rsid w:val="009C18E9"/>
  </w:style>
  <w:style w:type="paragraph" w:customStyle="1" w:styleId="E04393D9D5644238BFED26D831F15D09">
    <w:name w:val="E04393D9D5644238BFED26D831F15D09"/>
    <w:rsid w:val="009C18E9"/>
  </w:style>
  <w:style w:type="paragraph" w:customStyle="1" w:styleId="FDAE3CCE947A44AB95F9032FACF5252F">
    <w:name w:val="FDAE3CCE947A44AB95F9032FACF5252F"/>
    <w:rsid w:val="009C18E9"/>
  </w:style>
  <w:style w:type="paragraph" w:customStyle="1" w:styleId="CA0798C39AAE4C678395303A89CBA9C31">
    <w:name w:val="CA0798C39AAE4C678395303A89CBA9C31"/>
    <w:rsid w:val="009C18E9"/>
    <w:pPr>
      <w:spacing w:after="0" w:line="240" w:lineRule="auto"/>
    </w:pPr>
    <w:rPr>
      <w:rFonts w:ascii="Calibri" w:hAnsi="Calibri"/>
      <w:b/>
    </w:rPr>
  </w:style>
  <w:style w:type="paragraph" w:customStyle="1" w:styleId="BD70E8DB8D96405E8A3EF51C85038CD52">
    <w:name w:val="BD70E8DB8D96405E8A3EF51C85038CD52"/>
    <w:rsid w:val="009C18E9"/>
    <w:pPr>
      <w:spacing w:after="0" w:line="240" w:lineRule="auto"/>
    </w:pPr>
    <w:rPr>
      <w:sz w:val="24"/>
      <w:szCs w:val="24"/>
    </w:rPr>
  </w:style>
  <w:style w:type="paragraph" w:customStyle="1" w:styleId="A7425C1081B1456BA03132E0FB17BA642">
    <w:name w:val="A7425C1081B1456BA03132E0FB17BA642"/>
    <w:rsid w:val="009C18E9"/>
    <w:pPr>
      <w:spacing w:after="0" w:line="240" w:lineRule="auto"/>
    </w:pPr>
    <w:rPr>
      <w:sz w:val="24"/>
      <w:szCs w:val="24"/>
    </w:rPr>
  </w:style>
  <w:style w:type="paragraph" w:customStyle="1" w:styleId="5C7714E6DC244D9999FA21B3BD8FB54B2">
    <w:name w:val="5C7714E6DC244D9999FA21B3BD8FB54B2"/>
    <w:rsid w:val="009C18E9"/>
    <w:pPr>
      <w:spacing w:after="0" w:line="240" w:lineRule="auto"/>
    </w:pPr>
    <w:rPr>
      <w:sz w:val="24"/>
      <w:szCs w:val="24"/>
    </w:rPr>
  </w:style>
  <w:style w:type="paragraph" w:customStyle="1" w:styleId="9BB0069A70A74A5AACF4812D3C4C2D322">
    <w:name w:val="9BB0069A70A74A5AACF4812D3C4C2D322"/>
    <w:rsid w:val="009C18E9"/>
    <w:pPr>
      <w:spacing w:after="0" w:line="240" w:lineRule="auto"/>
    </w:pPr>
    <w:rPr>
      <w:sz w:val="24"/>
      <w:szCs w:val="24"/>
    </w:rPr>
  </w:style>
  <w:style w:type="paragraph" w:customStyle="1" w:styleId="A0109291156748A4A0AF20BF5725EC432">
    <w:name w:val="A0109291156748A4A0AF20BF5725EC432"/>
    <w:rsid w:val="009C18E9"/>
    <w:pPr>
      <w:spacing w:after="0" w:line="240" w:lineRule="auto"/>
    </w:pPr>
    <w:rPr>
      <w:sz w:val="24"/>
      <w:szCs w:val="24"/>
    </w:rPr>
  </w:style>
  <w:style w:type="paragraph" w:customStyle="1" w:styleId="D059EC83A9E04B74BA2162A53A5ABAB32">
    <w:name w:val="D059EC83A9E04B74BA2162A53A5ABAB32"/>
    <w:rsid w:val="009C18E9"/>
    <w:pPr>
      <w:spacing w:after="0" w:line="240" w:lineRule="auto"/>
    </w:pPr>
    <w:rPr>
      <w:sz w:val="24"/>
      <w:szCs w:val="24"/>
    </w:rPr>
  </w:style>
  <w:style w:type="paragraph" w:customStyle="1" w:styleId="8DF7936F63C34B80A18B45E276D5596C8">
    <w:name w:val="8DF7936F63C34B80A18B45E276D5596C8"/>
    <w:rsid w:val="009C18E9"/>
    <w:pPr>
      <w:spacing w:after="0" w:line="240" w:lineRule="auto"/>
    </w:pPr>
    <w:rPr>
      <w:sz w:val="24"/>
      <w:szCs w:val="24"/>
    </w:rPr>
  </w:style>
  <w:style w:type="paragraph" w:customStyle="1" w:styleId="374CC689AB9948BCAD2C0029360BB7CF2">
    <w:name w:val="374CC689AB9948BCAD2C0029360BB7CF2"/>
    <w:rsid w:val="009C18E9"/>
    <w:pPr>
      <w:spacing w:after="0" w:line="240" w:lineRule="auto"/>
    </w:pPr>
    <w:rPr>
      <w:sz w:val="24"/>
      <w:szCs w:val="24"/>
    </w:rPr>
  </w:style>
  <w:style w:type="paragraph" w:customStyle="1" w:styleId="0D7E27DA54D04B68BD3E63C276E39C302">
    <w:name w:val="0D7E27DA54D04B68BD3E63C276E39C302"/>
    <w:rsid w:val="009C18E9"/>
    <w:pPr>
      <w:spacing w:after="0" w:line="240" w:lineRule="auto"/>
    </w:pPr>
    <w:rPr>
      <w:sz w:val="24"/>
      <w:szCs w:val="24"/>
    </w:rPr>
  </w:style>
  <w:style w:type="paragraph" w:customStyle="1" w:styleId="960FFD4D9241412B8F2EA6BE57511E922">
    <w:name w:val="960FFD4D9241412B8F2EA6BE57511E922"/>
    <w:rsid w:val="009C18E9"/>
    <w:pPr>
      <w:spacing w:after="0" w:line="240" w:lineRule="auto"/>
    </w:pPr>
    <w:rPr>
      <w:sz w:val="24"/>
      <w:szCs w:val="24"/>
    </w:rPr>
  </w:style>
  <w:style w:type="paragraph" w:customStyle="1" w:styleId="6774DCCA2D61498ABA4DCFB7A31116062">
    <w:name w:val="6774DCCA2D61498ABA4DCFB7A31116062"/>
    <w:rsid w:val="009C18E9"/>
    <w:pPr>
      <w:spacing w:after="0" w:line="240" w:lineRule="auto"/>
    </w:pPr>
    <w:rPr>
      <w:sz w:val="24"/>
      <w:szCs w:val="24"/>
    </w:rPr>
  </w:style>
  <w:style w:type="paragraph" w:customStyle="1" w:styleId="288B1F20D5EB4CBCB38B7BAD6F15BFB92">
    <w:name w:val="288B1F20D5EB4CBCB38B7BAD6F15BFB92"/>
    <w:rsid w:val="009C18E9"/>
    <w:pPr>
      <w:spacing w:after="0" w:line="240" w:lineRule="auto"/>
    </w:pPr>
    <w:rPr>
      <w:sz w:val="24"/>
      <w:szCs w:val="24"/>
    </w:rPr>
  </w:style>
  <w:style w:type="paragraph" w:customStyle="1" w:styleId="69A659BA254D4076B0C6878BE2CD0B162">
    <w:name w:val="69A659BA254D4076B0C6878BE2CD0B162"/>
    <w:rsid w:val="009C18E9"/>
    <w:pPr>
      <w:spacing w:after="0" w:line="240" w:lineRule="auto"/>
    </w:pPr>
    <w:rPr>
      <w:sz w:val="24"/>
      <w:szCs w:val="24"/>
    </w:rPr>
  </w:style>
  <w:style w:type="paragraph" w:customStyle="1" w:styleId="07DB5443C8D54F3695ED51D76D88FAA12">
    <w:name w:val="07DB5443C8D54F3695ED51D76D88FAA12"/>
    <w:rsid w:val="009C18E9"/>
    <w:pPr>
      <w:spacing w:after="0" w:line="240" w:lineRule="auto"/>
    </w:pPr>
    <w:rPr>
      <w:sz w:val="24"/>
      <w:szCs w:val="24"/>
    </w:rPr>
  </w:style>
  <w:style w:type="paragraph" w:customStyle="1" w:styleId="EB362B373A214493B50D654E540EE6112">
    <w:name w:val="EB362B373A214493B50D654E540EE6112"/>
    <w:rsid w:val="009C18E9"/>
    <w:pPr>
      <w:spacing w:after="0" w:line="240" w:lineRule="auto"/>
    </w:pPr>
    <w:rPr>
      <w:sz w:val="24"/>
      <w:szCs w:val="24"/>
    </w:rPr>
  </w:style>
  <w:style w:type="paragraph" w:customStyle="1" w:styleId="AA10DCB6A4884AAFA2FC2B862A71A8061">
    <w:name w:val="AA10DCB6A4884AAFA2FC2B862A71A8061"/>
    <w:rsid w:val="009C18E9"/>
    <w:pPr>
      <w:spacing w:after="0" w:line="240" w:lineRule="auto"/>
    </w:pPr>
    <w:rPr>
      <w:sz w:val="24"/>
      <w:szCs w:val="24"/>
    </w:rPr>
  </w:style>
  <w:style w:type="paragraph" w:customStyle="1" w:styleId="590634664CB74293A2CE4A05F4E06B251">
    <w:name w:val="590634664CB74293A2CE4A05F4E06B251"/>
    <w:rsid w:val="009C18E9"/>
    <w:pPr>
      <w:spacing w:after="0" w:line="240" w:lineRule="auto"/>
    </w:pPr>
    <w:rPr>
      <w:sz w:val="24"/>
      <w:szCs w:val="24"/>
    </w:rPr>
  </w:style>
  <w:style w:type="paragraph" w:customStyle="1" w:styleId="3FC1F476CAF74BA59A8C3DF2E6EF04521">
    <w:name w:val="3FC1F476CAF74BA59A8C3DF2E6EF04521"/>
    <w:rsid w:val="009C18E9"/>
    <w:pPr>
      <w:spacing w:after="0" w:line="240" w:lineRule="auto"/>
    </w:pPr>
    <w:rPr>
      <w:sz w:val="24"/>
      <w:szCs w:val="24"/>
    </w:rPr>
  </w:style>
  <w:style w:type="paragraph" w:customStyle="1" w:styleId="4AE2BF7AD3054BEEA80F095B736246231">
    <w:name w:val="4AE2BF7AD3054BEEA80F095B736246231"/>
    <w:rsid w:val="009C18E9"/>
    <w:pPr>
      <w:spacing w:after="0" w:line="240" w:lineRule="auto"/>
    </w:pPr>
    <w:rPr>
      <w:sz w:val="24"/>
      <w:szCs w:val="24"/>
    </w:rPr>
  </w:style>
  <w:style w:type="paragraph" w:customStyle="1" w:styleId="AE0148659D9446119939CDE65C1599661">
    <w:name w:val="AE0148659D9446119939CDE65C1599661"/>
    <w:rsid w:val="009C18E9"/>
    <w:pPr>
      <w:spacing w:after="0" w:line="240" w:lineRule="auto"/>
    </w:pPr>
    <w:rPr>
      <w:sz w:val="24"/>
      <w:szCs w:val="24"/>
    </w:rPr>
  </w:style>
  <w:style w:type="paragraph" w:customStyle="1" w:styleId="FF520B03A789455C9123490A797480051">
    <w:name w:val="FF520B03A789455C9123490A797480051"/>
    <w:rsid w:val="009C18E9"/>
    <w:pPr>
      <w:spacing w:after="0" w:line="240" w:lineRule="auto"/>
    </w:pPr>
    <w:rPr>
      <w:sz w:val="24"/>
      <w:szCs w:val="24"/>
    </w:rPr>
  </w:style>
  <w:style w:type="paragraph" w:customStyle="1" w:styleId="815E78E672914547A4C5A56F48AE15691">
    <w:name w:val="815E78E672914547A4C5A56F48AE15691"/>
    <w:rsid w:val="009C18E9"/>
    <w:pPr>
      <w:spacing w:after="0" w:line="240" w:lineRule="auto"/>
    </w:pPr>
    <w:rPr>
      <w:sz w:val="24"/>
      <w:szCs w:val="24"/>
    </w:rPr>
  </w:style>
  <w:style w:type="paragraph" w:customStyle="1" w:styleId="68F90DE32D084911BB039FA625DD6A1D1">
    <w:name w:val="68F90DE32D084911BB039FA625DD6A1D1"/>
    <w:rsid w:val="009C18E9"/>
    <w:pPr>
      <w:spacing w:after="0" w:line="240" w:lineRule="auto"/>
    </w:pPr>
    <w:rPr>
      <w:sz w:val="24"/>
      <w:szCs w:val="24"/>
    </w:rPr>
  </w:style>
  <w:style w:type="paragraph" w:customStyle="1" w:styleId="8A10B54592404F24921098CCEC4D4F2E1">
    <w:name w:val="8A10B54592404F24921098CCEC4D4F2E1"/>
    <w:rsid w:val="009C18E9"/>
    <w:pPr>
      <w:spacing w:after="0" w:line="240" w:lineRule="auto"/>
    </w:pPr>
    <w:rPr>
      <w:sz w:val="24"/>
      <w:szCs w:val="24"/>
    </w:rPr>
  </w:style>
  <w:style w:type="paragraph" w:customStyle="1" w:styleId="808C23968B07439BA8A11617AF79E50F1">
    <w:name w:val="808C23968B07439BA8A11617AF79E50F1"/>
    <w:rsid w:val="009C18E9"/>
    <w:pPr>
      <w:spacing w:after="0" w:line="240" w:lineRule="auto"/>
    </w:pPr>
    <w:rPr>
      <w:sz w:val="24"/>
      <w:szCs w:val="24"/>
    </w:rPr>
  </w:style>
  <w:style w:type="paragraph" w:customStyle="1" w:styleId="84DCCC7E51944326A64E6920D94014B21">
    <w:name w:val="84DCCC7E51944326A64E6920D94014B21"/>
    <w:rsid w:val="009C18E9"/>
    <w:pPr>
      <w:spacing w:after="0" w:line="240" w:lineRule="auto"/>
    </w:pPr>
    <w:rPr>
      <w:sz w:val="24"/>
      <w:szCs w:val="24"/>
    </w:rPr>
  </w:style>
  <w:style w:type="paragraph" w:customStyle="1" w:styleId="40F75EA3DED14B55909FAB5FC125C0161">
    <w:name w:val="40F75EA3DED14B55909FAB5FC125C0161"/>
    <w:rsid w:val="009C18E9"/>
    <w:pPr>
      <w:spacing w:after="0" w:line="240" w:lineRule="auto"/>
    </w:pPr>
    <w:rPr>
      <w:sz w:val="24"/>
      <w:szCs w:val="24"/>
    </w:rPr>
  </w:style>
  <w:style w:type="paragraph" w:customStyle="1" w:styleId="71D096E3E35F4F18A72873C9C078954A1">
    <w:name w:val="71D096E3E35F4F18A72873C9C078954A1"/>
    <w:rsid w:val="009C18E9"/>
    <w:pPr>
      <w:spacing w:after="0" w:line="240" w:lineRule="auto"/>
    </w:pPr>
    <w:rPr>
      <w:sz w:val="24"/>
      <w:szCs w:val="24"/>
    </w:rPr>
  </w:style>
  <w:style w:type="paragraph" w:customStyle="1" w:styleId="7FC6C15AF10841F9B077809C1B8381631">
    <w:name w:val="7FC6C15AF10841F9B077809C1B8381631"/>
    <w:rsid w:val="009C18E9"/>
    <w:pPr>
      <w:spacing w:after="0" w:line="240" w:lineRule="auto"/>
    </w:pPr>
    <w:rPr>
      <w:sz w:val="24"/>
      <w:szCs w:val="24"/>
    </w:rPr>
  </w:style>
  <w:style w:type="paragraph" w:customStyle="1" w:styleId="CE59F9137BF14B66A6AB9F3219FA2CBF1">
    <w:name w:val="CE59F9137BF14B66A6AB9F3219FA2CBF1"/>
    <w:rsid w:val="009C18E9"/>
    <w:pPr>
      <w:spacing w:after="0" w:line="240" w:lineRule="auto"/>
    </w:pPr>
    <w:rPr>
      <w:sz w:val="24"/>
      <w:szCs w:val="24"/>
    </w:rPr>
  </w:style>
  <w:style w:type="paragraph" w:customStyle="1" w:styleId="9462C3032D254E7D8CEB054E76E148EF1">
    <w:name w:val="9462C3032D254E7D8CEB054E76E148EF1"/>
    <w:rsid w:val="009C18E9"/>
    <w:pPr>
      <w:spacing w:after="0" w:line="240" w:lineRule="auto"/>
    </w:pPr>
    <w:rPr>
      <w:sz w:val="24"/>
      <w:szCs w:val="24"/>
    </w:rPr>
  </w:style>
  <w:style w:type="paragraph" w:customStyle="1" w:styleId="C24E20D8D98E4CD29CF1B34C5884FC891">
    <w:name w:val="C24E20D8D98E4CD29CF1B34C5884FC891"/>
    <w:rsid w:val="009C18E9"/>
    <w:pPr>
      <w:spacing w:after="0" w:line="240" w:lineRule="auto"/>
    </w:pPr>
    <w:rPr>
      <w:sz w:val="24"/>
      <w:szCs w:val="24"/>
    </w:rPr>
  </w:style>
  <w:style w:type="paragraph" w:customStyle="1" w:styleId="12CC752EA2A64D06B06E63AEEE148A1F1">
    <w:name w:val="12CC752EA2A64D06B06E63AEEE148A1F1"/>
    <w:rsid w:val="009C18E9"/>
    <w:pPr>
      <w:spacing w:after="0" w:line="240" w:lineRule="auto"/>
    </w:pPr>
    <w:rPr>
      <w:sz w:val="24"/>
      <w:szCs w:val="24"/>
    </w:rPr>
  </w:style>
  <w:style w:type="paragraph" w:customStyle="1" w:styleId="DB9EF3FF1902459A9038E5FA037891A01">
    <w:name w:val="DB9EF3FF1902459A9038E5FA037891A01"/>
    <w:rsid w:val="009C18E9"/>
    <w:pPr>
      <w:spacing w:after="0" w:line="240" w:lineRule="auto"/>
    </w:pPr>
    <w:rPr>
      <w:sz w:val="24"/>
      <w:szCs w:val="24"/>
    </w:rPr>
  </w:style>
  <w:style w:type="paragraph" w:customStyle="1" w:styleId="1D93C77B849240C1980D63CD34EC5FAB1">
    <w:name w:val="1D93C77B849240C1980D63CD34EC5FAB1"/>
    <w:rsid w:val="009C18E9"/>
    <w:pPr>
      <w:spacing w:after="0" w:line="240" w:lineRule="auto"/>
    </w:pPr>
    <w:rPr>
      <w:sz w:val="24"/>
      <w:szCs w:val="24"/>
    </w:rPr>
  </w:style>
  <w:style w:type="paragraph" w:customStyle="1" w:styleId="00FE53C5AEEC4934928104D341B78C291">
    <w:name w:val="00FE53C5AEEC4934928104D341B78C291"/>
    <w:rsid w:val="009C18E9"/>
    <w:pPr>
      <w:spacing w:after="0" w:line="240" w:lineRule="auto"/>
    </w:pPr>
    <w:rPr>
      <w:sz w:val="24"/>
      <w:szCs w:val="24"/>
    </w:rPr>
  </w:style>
  <w:style w:type="paragraph" w:customStyle="1" w:styleId="41C3470DEB1B4F33A737FAC9889BA2FD1">
    <w:name w:val="41C3470DEB1B4F33A737FAC9889BA2FD1"/>
    <w:rsid w:val="009C18E9"/>
    <w:pPr>
      <w:spacing w:after="0" w:line="240" w:lineRule="auto"/>
    </w:pPr>
    <w:rPr>
      <w:sz w:val="24"/>
      <w:szCs w:val="24"/>
    </w:rPr>
  </w:style>
  <w:style w:type="paragraph" w:customStyle="1" w:styleId="4D85C5B50C9F4098B3658AF0E5258E711">
    <w:name w:val="4D85C5B50C9F4098B3658AF0E5258E711"/>
    <w:rsid w:val="009C18E9"/>
    <w:pPr>
      <w:spacing w:after="0" w:line="240" w:lineRule="auto"/>
    </w:pPr>
    <w:rPr>
      <w:sz w:val="24"/>
      <w:szCs w:val="24"/>
    </w:rPr>
  </w:style>
  <w:style w:type="paragraph" w:customStyle="1" w:styleId="7775CE690A7C412F9EDE56E4700147361">
    <w:name w:val="7775CE690A7C412F9EDE56E4700147361"/>
    <w:rsid w:val="009C18E9"/>
    <w:pPr>
      <w:spacing w:after="0" w:line="240" w:lineRule="auto"/>
    </w:pPr>
    <w:rPr>
      <w:sz w:val="24"/>
      <w:szCs w:val="24"/>
    </w:rPr>
  </w:style>
  <w:style w:type="paragraph" w:customStyle="1" w:styleId="FCD2074A9256426ABB9753C72447531A1">
    <w:name w:val="FCD2074A9256426ABB9753C72447531A1"/>
    <w:rsid w:val="009C18E9"/>
    <w:pPr>
      <w:spacing w:after="0" w:line="240" w:lineRule="auto"/>
    </w:pPr>
    <w:rPr>
      <w:sz w:val="24"/>
      <w:szCs w:val="24"/>
    </w:rPr>
  </w:style>
  <w:style w:type="paragraph" w:customStyle="1" w:styleId="15C79417ADEC4EF999C04E917719F2BA1">
    <w:name w:val="15C79417ADEC4EF999C04E917719F2BA1"/>
    <w:rsid w:val="009C18E9"/>
    <w:pPr>
      <w:spacing w:after="0" w:line="240" w:lineRule="auto"/>
    </w:pPr>
    <w:rPr>
      <w:sz w:val="24"/>
      <w:szCs w:val="24"/>
    </w:rPr>
  </w:style>
  <w:style w:type="paragraph" w:customStyle="1" w:styleId="6882FBE2FB274C0F952600148BC456D21">
    <w:name w:val="6882FBE2FB274C0F952600148BC456D21"/>
    <w:rsid w:val="009C18E9"/>
    <w:pPr>
      <w:spacing w:after="0" w:line="240" w:lineRule="auto"/>
    </w:pPr>
    <w:rPr>
      <w:sz w:val="24"/>
      <w:szCs w:val="24"/>
    </w:rPr>
  </w:style>
  <w:style w:type="paragraph" w:customStyle="1" w:styleId="A445110B287E4EA1BA0F5A85CB70C2351">
    <w:name w:val="A445110B287E4EA1BA0F5A85CB70C2351"/>
    <w:rsid w:val="009C18E9"/>
    <w:pPr>
      <w:spacing w:after="0" w:line="240" w:lineRule="auto"/>
    </w:pPr>
    <w:rPr>
      <w:sz w:val="24"/>
      <w:szCs w:val="24"/>
    </w:rPr>
  </w:style>
  <w:style w:type="paragraph" w:customStyle="1" w:styleId="27987DA819724573B2F8DDD5608E98D81">
    <w:name w:val="27987DA819724573B2F8DDD5608E98D81"/>
    <w:rsid w:val="009C18E9"/>
    <w:pPr>
      <w:spacing w:after="0" w:line="240" w:lineRule="auto"/>
    </w:pPr>
    <w:rPr>
      <w:sz w:val="24"/>
      <w:szCs w:val="24"/>
    </w:rPr>
  </w:style>
  <w:style w:type="paragraph" w:customStyle="1" w:styleId="EDDF30AA138745088D9619E18265DE711">
    <w:name w:val="EDDF30AA138745088D9619E18265DE711"/>
    <w:rsid w:val="009C18E9"/>
    <w:pPr>
      <w:spacing w:after="0" w:line="240" w:lineRule="auto"/>
    </w:pPr>
    <w:rPr>
      <w:sz w:val="24"/>
      <w:szCs w:val="24"/>
    </w:rPr>
  </w:style>
  <w:style w:type="paragraph" w:customStyle="1" w:styleId="36DD0FAD3AA34D2DA2133D3701A468F11">
    <w:name w:val="36DD0FAD3AA34D2DA2133D3701A468F11"/>
    <w:rsid w:val="009C18E9"/>
    <w:pPr>
      <w:spacing w:after="0" w:line="240" w:lineRule="auto"/>
    </w:pPr>
    <w:rPr>
      <w:sz w:val="24"/>
      <w:szCs w:val="24"/>
    </w:rPr>
  </w:style>
  <w:style w:type="paragraph" w:customStyle="1" w:styleId="B5C3B204BF184CB1A834E9D976882D1A1">
    <w:name w:val="B5C3B204BF184CB1A834E9D976882D1A1"/>
    <w:rsid w:val="009C18E9"/>
    <w:pPr>
      <w:spacing w:after="0" w:line="240" w:lineRule="auto"/>
    </w:pPr>
    <w:rPr>
      <w:sz w:val="24"/>
      <w:szCs w:val="24"/>
    </w:rPr>
  </w:style>
  <w:style w:type="paragraph" w:customStyle="1" w:styleId="70E87A456C5D4C18BB99278B35B1EAC01">
    <w:name w:val="70E87A456C5D4C18BB99278B35B1EAC01"/>
    <w:rsid w:val="009C18E9"/>
    <w:pPr>
      <w:spacing w:after="0" w:line="240" w:lineRule="auto"/>
    </w:pPr>
    <w:rPr>
      <w:sz w:val="24"/>
      <w:szCs w:val="24"/>
    </w:rPr>
  </w:style>
  <w:style w:type="paragraph" w:customStyle="1" w:styleId="06B235C9B8074A118BB801234FC5CBF01">
    <w:name w:val="06B235C9B8074A118BB801234FC5CBF01"/>
    <w:rsid w:val="009C18E9"/>
    <w:pPr>
      <w:spacing w:after="0" w:line="240" w:lineRule="auto"/>
    </w:pPr>
    <w:rPr>
      <w:sz w:val="24"/>
      <w:szCs w:val="24"/>
    </w:rPr>
  </w:style>
  <w:style w:type="paragraph" w:customStyle="1" w:styleId="E6698CE3803145F49063261A76E0D3511">
    <w:name w:val="E6698CE3803145F49063261A76E0D3511"/>
    <w:rsid w:val="009C18E9"/>
    <w:pPr>
      <w:spacing w:after="0" w:line="240" w:lineRule="auto"/>
    </w:pPr>
    <w:rPr>
      <w:sz w:val="24"/>
      <w:szCs w:val="24"/>
    </w:rPr>
  </w:style>
  <w:style w:type="paragraph" w:customStyle="1" w:styleId="8C7561E13F964B42A9D7A091E8C133461">
    <w:name w:val="8C7561E13F964B42A9D7A091E8C133461"/>
    <w:rsid w:val="009C18E9"/>
    <w:pPr>
      <w:spacing w:after="0" w:line="240" w:lineRule="auto"/>
    </w:pPr>
    <w:rPr>
      <w:sz w:val="24"/>
      <w:szCs w:val="24"/>
    </w:rPr>
  </w:style>
  <w:style w:type="paragraph" w:customStyle="1" w:styleId="A94827E2BA374192A01862FE69B525571">
    <w:name w:val="A94827E2BA374192A01862FE69B525571"/>
    <w:rsid w:val="009C18E9"/>
    <w:pPr>
      <w:spacing w:after="0" w:line="240" w:lineRule="auto"/>
    </w:pPr>
    <w:rPr>
      <w:sz w:val="24"/>
      <w:szCs w:val="24"/>
    </w:rPr>
  </w:style>
  <w:style w:type="paragraph" w:customStyle="1" w:styleId="B7650FA9F94D4FB5A22EC2B9BAC5F0D21">
    <w:name w:val="B7650FA9F94D4FB5A22EC2B9BAC5F0D21"/>
    <w:rsid w:val="009C18E9"/>
    <w:pPr>
      <w:spacing w:after="0" w:line="240" w:lineRule="auto"/>
    </w:pPr>
    <w:rPr>
      <w:sz w:val="24"/>
      <w:szCs w:val="24"/>
    </w:rPr>
  </w:style>
  <w:style w:type="paragraph" w:customStyle="1" w:styleId="427088AEB38F4D92ABDD4504E84E3E191">
    <w:name w:val="427088AEB38F4D92ABDD4504E84E3E191"/>
    <w:rsid w:val="009C18E9"/>
    <w:pPr>
      <w:spacing w:after="0" w:line="240" w:lineRule="auto"/>
    </w:pPr>
    <w:rPr>
      <w:sz w:val="24"/>
      <w:szCs w:val="24"/>
    </w:rPr>
  </w:style>
  <w:style w:type="paragraph" w:customStyle="1" w:styleId="E2679902E35C46BEA99A8F117224412A1">
    <w:name w:val="E2679902E35C46BEA99A8F117224412A1"/>
    <w:rsid w:val="009C18E9"/>
    <w:pPr>
      <w:spacing w:after="0" w:line="240" w:lineRule="auto"/>
    </w:pPr>
    <w:rPr>
      <w:sz w:val="24"/>
      <w:szCs w:val="24"/>
    </w:rPr>
  </w:style>
  <w:style w:type="paragraph" w:customStyle="1" w:styleId="9CA38990BE2349089F7E12643DD370F11">
    <w:name w:val="9CA38990BE2349089F7E12643DD370F11"/>
    <w:rsid w:val="009C18E9"/>
    <w:pPr>
      <w:spacing w:after="0" w:line="240" w:lineRule="auto"/>
    </w:pPr>
    <w:rPr>
      <w:sz w:val="24"/>
      <w:szCs w:val="24"/>
    </w:rPr>
  </w:style>
  <w:style w:type="paragraph" w:customStyle="1" w:styleId="5F7FDE3F865545B985726AF547A10AE91">
    <w:name w:val="5F7FDE3F865545B985726AF547A10AE91"/>
    <w:rsid w:val="009C18E9"/>
    <w:pPr>
      <w:spacing w:after="0" w:line="240" w:lineRule="auto"/>
    </w:pPr>
    <w:rPr>
      <w:sz w:val="24"/>
      <w:szCs w:val="24"/>
    </w:rPr>
  </w:style>
  <w:style w:type="paragraph" w:customStyle="1" w:styleId="6710233DDBA14BA1AC3AFCB5A09ED0B31">
    <w:name w:val="6710233DDBA14BA1AC3AFCB5A09ED0B31"/>
    <w:rsid w:val="009C18E9"/>
    <w:pPr>
      <w:spacing w:after="0" w:line="240" w:lineRule="auto"/>
    </w:pPr>
    <w:rPr>
      <w:sz w:val="24"/>
      <w:szCs w:val="24"/>
    </w:rPr>
  </w:style>
  <w:style w:type="paragraph" w:customStyle="1" w:styleId="B27F679D778844AD916F6A148CAC692D1">
    <w:name w:val="B27F679D778844AD916F6A148CAC692D1"/>
    <w:rsid w:val="009C18E9"/>
    <w:pPr>
      <w:spacing w:after="0" w:line="240" w:lineRule="auto"/>
    </w:pPr>
    <w:rPr>
      <w:sz w:val="24"/>
      <w:szCs w:val="24"/>
    </w:rPr>
  </w:style>
  <w:style w:type="paragraph" w:customStyle="1" w:styleId="8A96CAA5BEFD405B9C074E48E01084BA1">
    <w:name w:val="8A96CAA5BEFD405B9C074E48E01084BA1"/>
    <w:rsid w:val="009C18E9"/>
    <w:pPr>
      <w:spacing w:after="0" w:line="240" w:lineRule="auto"/>
    </w:pPr>
    <w:rPr>
      <w:sz w:val="24"/>
      <w:szCs w:val="24"/>
    </w:rPr>
  </w:style>
  <w:style w:type="paragraph" w:customStyle="1" w:styleId="8E72A785424249B2BFA811B785B5B3031">
    <w:name w:val="8E72A785424249B2BFA811B785B5B3031"/>
    <w:rsid w:val="009C18E9"/>
    <w:pPr>
      <w:spacing w:after="0" w:line="240" w:lineRule="auto"/>
    </w:pPr>
    <w:rPr>
      <w:sz w:val="24"/>
      <w:szCs w:val="24"/>
    </w:rPr>
  </w:style>
  <w:style w:type="paragraph" w:customStyle="1" w:styleId="A6015C42957D46FD830ABC1EFF1C50CF1">
    <w:name w:val="A6015C42957D46FD830ABC1EFF1C50CF1"/>
    <w:rsid w:val="009C18E9"/>
    <w:pPr>
      <w:spacing w:after="0" w:line="240" w:lineRule="auto"/>
    </w:pPr>
    <w:rPr>
      <w:sz w:val="24"/>
      <w:szCs w:val="24"/>
    </w:rPr>
  </w:style>
  <w:style w:type="paragraph" w:customStyle="1" w:styleId="84610367756A43C3A3AE597C220FC8851">
    <w:name w:val="84610367756A43C3A3AE597C220FC8851"/>
    <w:rsid w:val="009C18E9"/>
    <w:pPr>
      <w:spacing w:after="0" w:line="240" w:lineRule="auto"/>
    </w:pPr>
    <w:rPr>
      <w:sz w:val="24"/>
      <w:szCs w:val="24"/>
    </w:rPr>
  </w:style>
  <w:style w:type="paragraph" w:customStyle="1" w:styleId="CA6D031F9D604C5DAFE4A1A79104C9281">
    <w:name w:val="CA6D031F9D604C5DAFE4A1A79104C9281"/>
    <w:rsid w:val="009C18E9"/>
    <w:pPr>
      <w:spacing w:after="0" w:line="240" w:lineRule="auto"/>
    </w:pPr>
    <w:rPr>
      <w:sz w:val="24"/>
      <w:szCs w:val="24"/>
    </w:rPr>
  </w:style>
  <w:style w:type="paragraph" w:customStyle="1" w:styleId="03E96BE69FF24C748CC2396C12D5EF251">
    <w:name w:val="03E96BE69FF24C748CC2396C12D5EF251"/>
    <w:rsid w:val="009C18E9"/>
    <w:pPr>
      <w:spacing w:after="0" w:line="240" w:lineRule="auto"/>
    </w:pPr>
    <w:rPr>
      <w:sz w:val="24"/>
      <w:szCs w:val="24"/>
    </w:rPr>
  </w:style>
  <w:style w:type="paragraph" w:customStyle="1" w:styleId="3B8026FE6F5D4C2186FA581F382E02951">
    <w:name w:val="3B8026FE6F5D4C2186FA581F382E02951"/>
    <w:rsid w:val="009C18E9"/>
    <w:pPr>
      <w:spacing w:after="0" w:line="240" w:lineRule="auto"/>
    </w:pPr>
    <w:rPr>
      <w:sz w:val="24"/>
      <w:szCs w:val="24"/>
    </w:rPr>
  </w:style>
  <w:style w:type="paragraph" w:customStyle="1" w:styleId="0AD7327C2DA44AE1A396BC2150E1D1F11">
    <w:name w:val="0AD7327C2DA44AE1A396BC2150E1D1F11"/>
    <w:rsid w:val="009C18E9"/>
    <w:pPr>
      <w:spacing w:after="0" w:line="240" w:lineRule="auto"/>
    </w:pPr>
    <w:rPr>
      <w:sz w:val="24"/>
      <w:szCs w:val="24"/>
    </w:rPr>
  </w:style>
  <w:style w:type="paragraph" w:customStyle="1" w:styleId="EDBE5974FA764421B3171B820A7CEE701">
    <w:name w:val="EDBE5974FA764421B3171B820A7CEE701"/>
    <w:rsid w:val="009C18E9"/>
    <w:pPr>
      <w:spacing w:after="0" w:line="240" w:lineRule="auto"/>
    </w:pPr>
    <w:rPr>
      <w:sz w:val="24"/>
      <w:szCs w:val="24"/>
    </w:rPr>
  </w:style>
  <w:style w:type="paragraph" w:customStyle="1" w:styleId="5000C918CDEF47739FF41F5D6E25EEA31">
    <w:name w:val="5000C918CDEF47739FF41F5D6E25EEA31"/>
    <w:rsid w:val="009C18E9"/>
    <w:pPr>
      <w:spacing w:after="0" w:line="240" w:lineRule="auto"/>
    </w:pPr>
    <w:rPr>
      <w:sz w:val="24"/>
      <w:szCs w:val="24"/>
    </w:rPr>
  </w:style>
  <w:style w:type="paragraph" w:customStyle="1" w:styleId="DCAE25C76A284C968847A748BCB2555C1">
    <w:name w:val="DCAE25C76A284C968847A748BCB2555C1"/>
    <w:rsid w:val="009C18E9"/>
    <w:pPr>
      <w:spacing w:after="0" w:line="240" w:lineRule="auto"/>
    </w:pPr>
    <w:rPr>
      <w:sz w:val="24"/>
      <w:szCs w:val="24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BC99284-D912-403E-8FD3-2FFE64C73E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642</Words>
  <Characters>9365</Characters>
  <Application>Microsoft Office Word</Application>
  <DocSecurity>0</DocSecurity>
  <Lines>78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F</Company>
  <LinksUpToDate>false</LinksUpToDate>
  <CharactersWithSpaces>109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ey Candrian</dc:creator>
  <cp:lastModifiedBy>Gillette, Riley</cp:lastModifiedBy>
  <cp:revision>2</cp:revision>
  <cp:lastPrinted>2014-06-04T13:24:00Z</cp:lastPrinted>
  <dcterms:created xsi:type="dcterms:W3CDTF">2021-07-13T06:28:00Z</dcterms:created>
  <dcterms:modified xsi:type="dcterms:W3CDTF">2021-07-13T06:28:00Z</dcterms:modified>
</cp:coreProperties>
</file>